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309B0BD3" w14:textId="203F7D21" w:rsidR="006D50A5"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2289415" w:history="1">
            <w:r w:rsidR="006D50A5" w:rsidRPr="00E47015">
              <w:rPr>
                <w:rStyle w:val="Hyperlink"/>
                <w:noProof/>
              </w:rPr>
              <w:t>1</w:t>
            </w:r>
            <w:r w:rsidR="006D50A5">
              <w:rPr>
                <w:rFonts w:asciiTheme="minorHAnsi" w:eastAsiaTheme="minorEastAsia" w:hAnsiTheme="minorHAnsi" w:cstheme="minorBidi"/>
                <w:noProof/>
                <w:kern w:val="2"/>
                <w:szCs w:val="24"/>
                <w14:ligatures w14:val="standardContextual"/>
              </w:rPr>
              <w:tab/>
            </w:r>
            <w:r w:rsidR="006D50A5" w:rsidRPr="00E47015">
              <w:rPr>
                <w:rStyle w:val="Hyperlink"/>
                <w:noProof/>
              </w:rPr>
              <w:t>Einleitung</w:t>
            </w:r>
            <w:r w:rsidR="006D50A5">
              <w:rPr>
                <w:noProof/>
                <w:webHidden/>
              </w:rPr>
              <w:tab/>
            </w:r>
            <w:r w:rsidR="006D50A5">
              <w:rPr>
                <w:noProof/>
                <w:webHidden/>
              </w:rPr>
              <w:fldChar w:fldCharType="begin"/>
            </w:r>
            <w:r w:rsidR="006D50A5">
              <w:rPr>
                <w:noProof/>
                <w:webHidden/>
              </w:rPr>
              <w:instrText xml:space="preserve"> PAGEREF _Toc212289415 \h </w:instrText>
            </w:r>
            <w:r w:rsidR="006D50A5">
              <w:rPr>
                <w:noProof/>
                <w:webHidden/>
              </w:rPr>
            </w:r>
            <w:r w:rsidR="006D50A5">
              <w:rPr>
                <w:noProof/>
                <w:webHidden/>
              </w:rPr>
              <w:fldChar w:fldCharType="separate"/>
            </w:r>
            <w:r w:rsidR="006D50A5">
              <w:rPr>
                <w:noProof/>
                <w:webHidden/>
              </w:rPr>
              <w:t>1</w:t>
            </w:r>
            <w:r w:rsidR="006D50A5">
              <w:rPr>
                <w:noProof/>
                <w:webHidden/>
              </w:rPr>
              <w:fldChar w:fldCharType="end"/>
            </w:r>
          </w:hyperlink>
        </w:p>
        <w:p w14:paraId="47217D7C" w14:textId="0743CD93"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16" w:history="1">
            <w:r w:rsidRPr="00E47015">
              <w:rPr>
                <w:rStyle w:val="Hyperlink"/>
                <w:noProof/>
              </w:rPr>
              <w:t>1.1</w:t>
            </w:r>
            <w:r>
              <w:rPr>
                <w:rFonts w:asciiTheme="minorHAnsi" w:eastAsiaTheme="minorEastAsia" w:hAnsiTheme="minorHAnsi" w:cstheme="minorBidi"/>
                <w:noProof/>
                <w:kern w:val="2"/>
                <w:szCs w:val="24"/>
                <w14:ligatures w14:val="standardContextual"/>
              </w:rPr>
              <w:tab/>
            </w:r>
            <w:r w:rsidRPr="00E47015">
              <w:rPr>
                <w:rStyle w:val="Hyperlink"/>
                <w:noProof/>
              </w:rPr>
              <w:t>Motivation und Relevanz des Themas</w:t>
            </w:r>
            <w:r>
              <w:rPr>
                <w:noProof/>
                <w:webHidden/>
              </w:rPr>
              <w:tab/>
            </w:r>
            <w:r>
              <w:rPr>
                <w:noProof/>
                <w:webHidden/>
              </w:rPr>
              <w:fldChar w:fldCharType="begin"/>
            </w:r>
            <w:r>
              <w:rPr>
                <w:noProof/>
                <w:webHidden/>
              </w:rPr>
              <w:instrText xml:space="preserve"> PAGEREF _Toc212289416 \h </w:instrText>
            </w:r>
            <w:r>
              <w:rPr>
                <w:noProof/>
                <w:webHidden/>
              </w:rPr>
            </w:r>
            <w:r>
              <w:rPr>
                <w:noProof/>
                <w:webHidden/>
              </w:rPr>
              <w:fldChar w:fldCharType="separate"/>
            </w:r>
            <w:r>
              <w:rPr>
                <w:noProof/>
                <w:webHidden/>
              </w:rPr>
              <w:t>1</w:t>
            </w:r>
            <w:r>
              <w:rPr>
                <w:noProof/>
                <w:webHidden/>
              </w:rPr>
              <w:fldChar w:fldCharType="end"/>
            </w:r>
          </w:hyperlink>
        </w:p>
        <w:p w14:paraId="6AD7E419" w14:textId="521A2623"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17" w:history="1">
            <w:r w:rsidRPr="00E47015">
              <w:rPr>
                <w:rStyle w:val="Hyperlink"/>
                <w:noProof/>
                <w:lang w:eastAsia="en-US"/>
              </w:rPr>
              <w:t>1.2</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2289417 \h </w:instrText>
            </w:r>
            <w:r>
              <w:rPr>
                <w:noProof/>
                <w:webHidden/>
              </w:rPr>
            </w:r>
            <w:r>
              <w:rPr>
                <w:noProof/>
                <w:webHidden/>
              </w:rPr>
              <w:fldChar w:fldCharType="separate"/>
            </w:r>
            <w:r>
              <w:rPr>
                <w:noProof/>
                <w:webHidden/>
              </w:rPr>
              <w:t>1</w:t>
            </w:r>
            <w:r>
              <w:rPr>
                <w:noProof/>
                <w:webHidden/>
              </w:rPr>
              <w:fldChar w:fldCharType="end"/>
            </w:r>
          </w:hyperlink>
        </w:p>
        <w:p w14:paraId="77567C0E" w14:textId="3F0E64EE"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18" w:history="1">
            <w:r w:rsidRPr="00E47015">
              <w:rPr>
                <w:rStyle w:val="Hyperlink"/>
                <w:noProof/>
                <w:lang w:eastAsia="en-US"/>
              </w:rPr>
              <w:t>1.3</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2289418 \h </w:instrText>
            </w:r>
            <w:r>
              <w:rPr>
                <w:noProof/>
                <w:webHidden/>
              </w:rPr>
            </w:r>
            <w:r>
              <w:rPr>
                <w:noProof/>
                <w:webHidden/>
              </w:rPr>
              <w:fldChar w:fldCharType="separate"/>
            </w:r>
            <w:r>
              <w:rPr>
                <w:noProof/>
                <w:webHidden/>
              </w:rPr>
              <w:t>1</w:t>
            </w:r>
            <w:r>
              <w:rPr>
                <w:noProof/>
                <w:webHidden/>
              </w:rPr>
              <w:fldChar w:fldCharType="end"/>
            </w:r>
          </w:hyperlink>
        </w:p>
        <w:p w14:paraId="4BE2115B" w14:textId="6DC15005"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19" w:history="1">
            <w:r w:rsidRPr="00E47015">
              <w:rPr>
                <w:rStyle w:val="Hyperlink"/>
                <w:noProof/>
                <w:lang w:eastAsia="en-US"/>
              </w:rPr>
              <w:t>1.4</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Aufbau der Arbeit</w:t>
            </w:r>
            <w:r>
              <w:rPr>
                <w:noProof/>
                <w:webHidden/>
              </w:rPr>
              <w:tab/>
            </w:r>
            <w:r>
              <w:rPr>
                <w:noProof/>
                <w:webHidden/>
              </w:rPr>
              <w:fldChar w:fldCharType="begin"/>
            </w:r>
            <w:r>
              <w:rPr>
                <w:noProof/>
                <w:webHidden/>
              </w:rPr>
              <w:instrText xml:space="preserve"> PAGEREF _Toc212289419 \h </w:instrText>
            </w:r>
            <w:r>
              <w:rPr>
                <w:noProof/>
                <w:webHidden/>
              </w:rPr>
            </w:r>
            <w:r>
              <w:rPr>
                <w:noProof/>
                <w:webHidden/>
              </w:rPr>
              <w:fldChar w:fldCharType="separate"/>
            </w:r>
            <w:r>
              <w:rPr>
                <w:noProof/>
                <w:webHidden/>
              </w:rPr>
              <w:t>1</w:t>
            </w:r>
            <w:r>
              <w:rPr>
                <w:noProof/>
                <w:webHidden/>
              </w:rPr>
              <w:fldChar w:fldCharType="end"/>
            </w:r>
          </w:hyperlink>
        </w:p>
        <w:p w14:paraId="3AC0BC08" w14:textId="0E4762DC" w:rsidR="006D50A5" w:rsidRDefault="006D50A5">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2289420" w:history="1">
            <w:r w:rsidRPr="00E47015">
              <w:rPr>
                <w:rStyle w:val="Hyperlink"/>
                <w:noProof/>
              </w:rPr>
              <w:t>2</w:t>
            </w:r>
            <w:r>
              <w:rPr>
                <w:rFonts w:asciiTheme="minorHAnsi" w:eastAsiaTheme="minorEastAsia" w:hAnsiTheme="minorHAnsi" w:cstheme="minorBidi"/>
                <w:noProof/>
                <w:kern w:val="2"/>
                <w:szCs w:val="24"/>
                <w14:ligatures w14:val="standardContextual"/>
              </w:rPr>
              <w:tab/>
            </w:r>
            <w:r w:rsidRPr="00E47015">
              <w:rPr>
                <w:rStyle w:val="Hyperlink"/>
                <w:noProof/>
              </w:rPr>
              <w:t>Theoretische Grundlagen</w:t>
            </w:r>
            <w:r>
              <w:rPr>
                <w:noProof/>
                <w:webHidden/>
              </w:rPr>
              <w:tab/>
            </w:r>
            <w:r>
              <w:rPr>
                <w:noProof/>
                <w:webHidden/>
              </w:rPr>
              <w:fldChar w:fldCharType="begin"/>
            </w:r>
            <w:r>
              <w:rPr>
                <w:noProof/>
                <w:webHidden/>
              </w:rPr>
              <w:instrText xml:space="preserve"> PAGEREF _Toc212289420 \h </w:instrText>
            </w:r>
            <w:r>
              <w:rPr>
                <w:noProof/>
                <w:webHidden/>
              </w:rPr>
            </w:r>
            <w:r>
              <w:rPr>
                <w:noProof/>
                <w:webHidden/>
              </w:rPr>
              <w:fldChar w:fldCharType="separate"/>
            </w:r>
            <w:r>
              <w:rPr>
                <w:noProof/>
                <w:webHidden/>
              </w:rPr>
              <w:t>4</w:t>
            </w:r>
            <w:r>
              <w:rPr>
                <w:noProof/>
                <w:webHidden/>
              </w:rPr>
              <w:fldChar w:fldCharType="end"/>
            </w:r>
          </w:hyperlink>
        </w:p>
        <w:p w14:paraId="0EFA4EEF" w14:textId="4AE27B8F"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21" w:history="1">
            <w:r w:rsidRPr="00E47015">
              <w:rPr>
                <w:rStyle w:val="Hyperlink"/>
                <w:noProof/>
              </w:rPr>
              <w:t>2.1</w:t>
            </w:r>
            <w:r>
              <w:rPr>
                <w:rFonts w:asciiTheme="minorHAnsi" w:eastAsiaTheme="minorEastAsia" w:hAnsiTheme="minorHAnsi" w:cstheme="minorBidi"/>
                <w:noProof/>
                <w:kern w:val="2"/>
                <w:szCs w:val="24"/>
                <w14:ligatures w14:val="standardContextual"/>
              </w:rPr>
              <w:tab/>
            </w:r>
            <w:r w:rsidRPr="00E47015">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2289421 \h </w:instrText>
            </w:r>
            <w:r>
              <w:rPr>
                <w:noProof/>
                <w:webHidden/>
              </w:rPr>
            </w:r>
            <w:r>
              <w:rPr>
                <w:noProof/>
                <w:webHidden/>
              </w:rPr>
              <w:fldChar w:fldCharType="separate"/>
            </w:r>
            <w:r>
              <w:rPr>
                <w:noProof/>
                <w:webHidden/>
              </w:rPr>
              <w:t>4</w:t>
            </w:r>
            <w:r>
              <w:rPr>
                <w:noProof/>
                <w:webHidden/>
              </w:rPr>
              <w:fldChar w:fldCharType="end"/>
            </w:r>
          </w:hyperlink>
        </w:p>
        <w:p w14:paraId="33B2DA00" w14:textId="56036FF0"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22" w:history="1">
            <w:r w:rsidRPr="00E47015">
              <w:rPr>
                <w:rStyle w:val="Hyperlink"/>
                <w:noProof/>
              </w:rPr>
              <w:t>2.1.1</w:t>
            </w:r>
            <w:r>
              <w:rPr>
                <w:rFonts w:asciiTheme="minorHAnsi" w:eastAsiaTheme="minorEastAsia" w:hAnsiTheme="minorHAnsi" w:cstheme="minorBidi"/>
                <w:noProof/>
                <w:kern w:val="2"/>
                <w:szCs w:val="24"/>
                <w14:ligatures w14:val="standardContextual"/>
              </w:rPr>
              <w:tab/>
            </w:r>
            <w:r w:rsidRPr="00E47015">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2289422 \h </w:instrText>
            </w:r>
            <w:r>
              <w:rPr>
                <w:noProof/>
                <w:webHidden/>
              </w:rPr>
            </w:r>
            <w:r>
              <w:rPr>
                <w:noProof/>
                <w:webHidden/>
              </w:rPr>
              <w:fldChar w:fldCharType="separate"/>
            </w:r>
            <w:r>
              <w:rPr>
                <w:noProof/>
                <w:webHidden/>
              </w:rPr>
              <w:t>4</w:t>
            </w:r>
            <w:r>
              <w:rPr>
                <w:noProof/>
                <w:webHidden/>
              </w:rPr>
              <w:fldChar w:fldCharType="end"/>
            </w:r>
          </w:hyperlink>
        </w:p>
        <w:p w14:paraId="6F620E29" w14:textId="1E60A79D"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23" w:history="1">
            <w:r w:rsidRPr="00E47015">
              <w:rPr>
                <w:rStyle w:val="Hyperlink"/>
                <w:noProof/>
              </w:rPr>
              <w:t>2.1.2</w:t>
            </w:r>
            <w:r>
              <w:rPr>
                <w:rFonts w:asciiTheme="minorHAnsi" w:eastAsiaTheme="minorEastAsia" w:hAnsiTheme="minorHAnsi" w:cstheme="minorBidi"/>
                <w:noProof/>
                <w:kern w:val="2"/>
                <w:szCs w:val="24"/>
                <w14:ligatures w14:val="standardContextual"/>
              </w:rPr>
              <w:tab/>
            </w:r>
            <w:r w:rsidRPr="00E47015">
              <w:rPr>
                <w:rStyle w:val="Hyperlink"/>
                <w:noProof/>
              </w:rPr>
              <w:t>Grenzen der Tiefenwahrnehmung auf 2D-Displays</w:t>
            </w:r>
            <w:r>
              <w:rPr>
                <w:noProof/>
                <w:webHidden/>
              </w:rPr>
              <w:tab/>
            </w:r>
            <w:r>
              <w:rPr>
                <w:noProof/>
                <w:webHidden/>
              </w:rPr>
              <w:fldChar w:fldCharType="begin"/>
            </w:r>
            <w:r>
              <w:rPr>
                <w:noProof/>
                <w:webHidden/>
              </w:rPr>
              <w:instrText xml:space="preserve"> PAGEREF _Toc212289423 \h </w:instrText>
            </w:r>
            <w:r>
              <w:rPr>
                <w:noProof/>
                <w:webHidden/>
              </w:rPr>
            </w:r>
            <w:r>
              <w:rPr>
                <w:noProof/>
                <w:webHidden/>
              </w:rPr>
              <w:fldChar w:fldCharType="separate"/>
            </w:r>
            <w:r>
              <w:rPr>
                <w:noProof/>
                <w:webHidden/>
              </w:rPr>
              <w:t>5</w:t>
            </w:r>
            <w:r>
              <w:rPr>
                <w:noProof/>
                <w:webHidden/>
              </w:rPr>
              <w:fldChar w:fldCharType="end"/>
            </w:r>
          </w:hyperlink>
        </w:p>
        <w:p w14:paraId="1FC624C5" w14:textId="271C185E"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24" w:history="1">
            <w:r w:rsidRPr="00E47015">
              <w:rPr>
                <w:rStyle w:val="Hyperlink"/>
                <w:noProof/>
                <w:lang w:eastAsia="en-US"/>
              </w:rPr>
              <w:t>2.2</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2289424 \h </w:instrText>
            </w:r>
            <w:r>
              <w:rPr>
                <w:noProof/>
                <w:webHidden/>
              </w:rPr>
            </w:r>
            <w:r>
              <w:rPr>
                <w:noProof/>
                <w:webHidden/>
              </w:rPr>
              <w:fldChar w:fldCharType="separate"/>
            </w:r>
            <w:r>
              <w:rPr>
                <w:noProof/>
                <w:webHidden/>
              </w:rPr>
              <w:t>5</w:t>
            </w:r>
            <w:r>
              <w:rPr>
                <w:noProof/>
                <w:webHidden/>
              </w:rPr>
              <w:fldChar w:fldCharType="end"/>
            </w:r>
          </w:hyperlink>
        </w:p>
        <w:p w14:paraId="0F7D665F" w14:textId="491DA18E"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25" w:history="1">
            <w:r w:rsidRPr="00E47015">
              <w:rPr>
                <w:rStyle w:val="Hyperlink"/>
                <w:noProof/>
                <w:lang w:eastAsia="en-US"/>
              </w:rPr>
              <w:t>2.2.1</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2289425 \h </w:instrText>
            </w:r>
            <w:r>
              <w:rPr>
                <w:noProof/>
                <w:webHidden/>
              </w:rPr>
            </w:r>
            <w:r>
              <w:rPr>
                <w:noProof/>
                <w:webHidden/>
              </w:rPr>
              <w:fldChar w:fldCharType="separate"/>
            </w:r>
            <w:r>
              <w:rPr>
                <w:noProof/>
                <w:webHidden/>
              </w:rPr>
              <w:t>6</w:t>
            </w:r>
            <w:r>
              <w:rPr>
                <w:noProof/>
                <w:webHidden/>
              </w:rPr>
              <w:fldChar w:fldCharType="end"/>
            </w:r>
          </w:hyperlink>
        </w:p>
        <w:p w14:paraId="58CD04F4" w14:textId="6E670ED2"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26" w:history="1">
            <w:r w:rsidRPr="00E47015">
              <w:rPr>
                <w:rStyle w:val="Hyperlink"/>
                <w:noProof/>
                <w:lang w:eastAsia="en-US"/>
              </w:rPr>
              <w:t>2.3</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2289426 \h </w:instrText>
            </w:r>
            <w:r>
              <w:rPr>
                <w:noProof/>
                <w:webHidden/>
              </w:rPr>
            </w:r>
            <w:r>
              <w:rPr>
                <w:noProof/>
                <w:webHidden/>
              </w:rPr>
              <w:fldChar w:fldCharType="separate"/>
            </w:r>
            <w:r>
              <w:rPr>
                <w:noProof/>
                <w:webHidden/>
              </w:rPr>
              <w:t>7</w:t>
            </w:r>
            <w:r>
              <w:rPr>
                <w:noProof/>
                <w:webHidden/>
              </w:rPr>
              <w:fldChar w:fldCharType="end"/>
            </w:r>
          </w:hyperlink>
        </w:p>
        <w:p w14:paraId="4C43F88E" w14:textId="462FB95F"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27" w:history="1">
            <w:r w:rsidRPr="00E47015">
              <w:rPr>
                <w:rStyle w:val="Hyperlink"/>
                <w:noProof/>
                <w:lang w:eastAsia="en-US"/>
              </w:rPr>
              <w:t>2.3.1</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Texture Baking</w:t>
            </w:r>
            <w:r>
              <w:rPr>
                <w:noProof/>
                <w:webHidden/>
              </w:rPr>
              <w:tab/>
            </w:r>
            <w:r>
              <w:rPr>
                <w:noProof/>
                <w:webHidden/>
              </w:rPr>
              <w:fldChar w:fldCharType="begin"/>
            </w:r>
            <w:r>
              <w:rPr>
                <w:noProof/>
                <w:webHidden/>
              </w:rPr>
              <w:instrText xml:space="preserve"> PAGEREF _Toc212289427 \h </w:instrText>
            </w:r>
            <w:r>
              <w:rPr>
                <w:noProof/>
                <w:webHidden/>
              </w:rPr>
            </w:r>
            <w:r>
              <w:rPr>
                <w:noProof/>
                <w:webHidden/>
              </w:rPr>
              <w:fldChar w:fldCharType="separate"/>
            </w:r>
            <w:r>
              <w:rPr>
                <w:noProof/>
                <w:webHidden/>
              </w:rPr>
              <w:t>7</w:t>
            </w:r>
            <w:r>
              <w:rPr>
                <w:noProof/>
                <w:webHidden/>
              </w:rPr>
              <w:fldChar w:fldCharType="end"/>
            </w:r>
          </w:hyperlink>
        </w:p>
        <w:p w14:paraId="66A33959" w14:textId="56C709EE"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28" w:history="1">
            <w:r w:rsidRPr="00E47015">
              <w:rPr>
                <w:rStyle w:val="Hyperlink"/>
                <w:noProof/>
                <w:lang w:eastAsia="en-US"/>
              </w:rPr>
              <w:t>2.3.2</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Rolle von Depth Maps</w:t>
            </w:r>
            <w:r>
              <w:rPr>
                <w:noProof/>
                <w:webHidden/>
              </w:rPr>
              <w:tab/>
            </w:r>
            <w:r>
              <w:rPr>
                <w:noProof/>
                <w:webHidden/>
              </w:rPr>
              <w:fldChar w:fldCharType="begin"/>
            </w:r>
            <w:r>
              <w:rPr>
                <w:noProof/>
                <w:webHidden/>
              </w:rPr>
              <w:instrText xml:space="preserve"> PAGEREF _Toc212289428 \h </w:instrText>
            </w:r>
            <w:r>
              <w:rPr>
                <w:noProof/>
                <w:webHidden/>
              </w:rPr>
            </w:r>
            <w:r>
              <w:rPr>
                <w:noProof/>
                <w:webHidden/>
              </w:rPr>
              <w:fldChar w:fldCharType="separate"/>
            </w:r>
            <w:r>
              <w:rPr>
                <w:noProof/>
                <w:webHidden/>
              </w:rPr>
              <w:t>8</w:t>
            </w:r>
            <w:r>
              <w:rPr>
                <w:noProof/>
                <w:webHidden/>
              </w:rPr>
              <w:fldChar w:fldCharType="end"/>
            </w:r>
          </w:hyperlink>
        </w:p>
        <w:p w14:paraId="1EDBFC67" w14:textId="7C5D8812"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29" w:history="1">
            <w:r w:rsidRPr="00E47015">
              <w:rPr>
                <w:rStyle w:val="Hyperlink"/>
                <w:noProof/>
                <w:lang w:eastAsia="en-US"/>
              </w:rPr>
              <w:t>2.3.3</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2289429 \h </w:instrText>
            </w:r>
            <w:r>
              <w:rPr>
                <w:noProof/>
                <w:webHidden/>
              </w:rPr>
            </w:r>
            <w:r>
              <w:rPr>
                <w:noProof/>
                <w:webHidden/>
              </w:rPr>
              <w:fldChar w:fldCharType="separate"/>
            </w:r>
            <w:r>
              <w:rPr>
                <w:noProof/>
                <w:webHidden/>
              </w:rPr>
              <w:t>10</w:t>
            </w:r>
            <w:r>
              <w:rPr>
                <w:noProof/>
                <w:webHidden/>
              </w:rPr>
              <w:fldChar w:fldCharType="end"/>
            </w:r>
          </w:hyperlink>
        </w:p>
        <w:p w14:paraId="786EB290" w14:textId="6CB3D8B4"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30" w:history="1">
            <w:r w:rsidRPr="00E47015">
              <w:rPr>
                <w:rStyle w:val="Hyperlink"/>
                <w:noProof/>
                <w:lang w:eastAsia="en-US"/>
              </w:rPr>
              <w:t>2.4</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2289430 \h </w:instrText>
            </w:r>
            <w:r>
              <w:rPr>
                <w:noProof/>
                <w:webHidden/>
              </w:rPr>
            </w:r>
            <w:r>
              <w:rPr>
                <w:noProof/>
                <w:webHidden/>
              </w:rPr>
              <w:fldChar w:fldCharType="separate"/>
            </w:r>
            <w:r>
              <w:rPr>
                <w:noProof/>
                <w:webHidden/>
              </w:rPr>
              <w:t>10</w:t>
            </w:r>
            <w:r>
              <w:rPr>
                <w:noProof/>
                <w:webHidden/>
              </w:rPr>
              <w:fldChar w:fldCharType="end"/>
            </w:r>
          </w:hyperlink>
        </w:p>
        <w:p w14:paraId="49C53287" w14:textId="2BB0EF8E"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31" w:history="1">
            <w:r w:rsidRPr="00E47015">
              <w:rPr>
                <w:rStyle w:val="Hyperlink"/>
                <w:noProof/>
                <w:lang w:eastAsia="en-US"/>
              </w:rPr>
              <w:t>2.4.1</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Allgemeine Verfahren der Tiefendarstellung in 2D-Panoramen</w:t>
            </w:r>
            <w:r>
              <w:rPr>
                <w:noProof/>
                <w:webHidden/>
              </w:rPr>
              <w:tab/>
            </w:r>
            <w:r>
              <w:rPr>
                <w:noProof/>
                <w:webHidden/>
              </w:rPr>
              <w:fldChar w:fldCharType="begin"/>
            </w:r>
            <w:r>
              <w:rPr>
                <w:noProof/>
                <w:webHidden/>
              </w:rPr>
              <w:instrText xml:space="preserve"> PAGEREF _Toc212289431 \h </w:instrText>
            </w:r>
            <w:r>
              <w:rPr>
                <w:noProof/>
                <w:webHidden/>
              </w:rPr>
            </w:r>
            <w:r>
              <w:rPr>
                <w:noProof/>
                <w:webHidden/>
              </w:rPr>
              <w:fldChar w:fldCharType="separate"/>
            </w:r>
            <w:r>
              <w:rPr>
                <w:noProof/>
                <w:webHidden/>
              </w:rPr>
              <w:t>10</w:t>
            </w:r>
            <w:r>
              <w:rPr>
                <w:noProof/>
                <w:webHidden/>
              </w:rPr>
              <w:fldChar w:fldCharType="end"/>
            </w:r>
          </w:hyperlink>
        </w:p>
        <w:p w14:paraId="2D303465" w14:textId="45D37643"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32" w:history="1">
            <w:r w:rsidRPr="00E47015">
              <w:rPr>
                <w:rStyle w:val="Hyperlink"/>
                <w:noProof/>
                <w:lang w:eastAsia="en-US"/>
              </w:rPr>
              <w:t>2.4.2</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Spezifische Verfahren im Kontext 360°-Panoramen</w:t>
            </w:r>
            <w:r>
              <w:rPr>
                <w:noProof/>
                <w:webHidden/>
              </w:rPr>
              <w:tab/>
            </w:r>
            <w:r>
              <w:rPr>
                <w:noProof/>
                <w:webHidden/>
              </w:rPr>
              <w:fldChar w:fldCharType="begin"/>
            </w:r>
            <w:r>
              <w:rPr>
                <w:noProof/>
                <w:webHidden/>
              </w:rPr>
              <w:instrText xml:space="preserve"> PAGEREF _Toc212289432 \h </w:instrText>
            </w:r>
            <w:r>
              <w:rPr>
                <w:noProof/>
                <w:webHidden/>
              </w:rPr>
            </w:r>
            <w:r>
              <w:rPr>
                <w:noProof/>
                <w:webHidden/>
              </w:rPr>
              <w:fldChar w:fldCharType="separate"/>
            </w:r>
            <w:r>
              <w:rPr>
                <w:noProof/>
                <w:webHidden/>
              </w:rPr>
              <w:t>10</w:t>
            </w:r>
            <w:r>
              <w:rPr>
                <w:noProof/>
                <w:webHidden/>
              </w:rPr>
              <w:fldChar w:fldCharType="end"/>
            </w:r>
          </w:hyperlink>
        </w:p>
        <w:p w14:paraId="2D56C7E1" w14:textId="5411887E"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33" w:history="1">
            <w:r w:rsidRPr="00E47015">
              <w:rPr>
                <w:rStyle w:val="Hyperlink"/>
                <w:noProof/>
                <w:lang w:eastAsia="en-US"/>
              </w:rPr>
              <w:t>2.4.3</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Einschränkungen und Forschungsbedarf</w:t>
            </w:r>
            <w:r>
              <w:rPr>
                <w:noProof/>
                <w:webHidden/>
              </w:rPr>
              <w:tab/>
            </w:r>
            <w:r>
              <w:rPr>
                <w:noProof/>
                <w:webHidden/>
              </w:rPr>
              <w:fldChar w:fldCharType="begin"/>
            </w:r>
            <w:r>
              <w:rPr>
                <w:noProof/>
                <w:webHidden/>
              </w:rPr>
              <w:instrText xml:space="preserve"> PAGEREF _Toc212289433 \h </w:instrText>
            </w:r>
            <w:r>
              <w:rPr>
                <w:noProof/>
                <w:webHidden/>
              </w:rPr>
            </w:r>
            <w:r>
              <w:rPr>
                <w:noProof/>
                <w:webHidden/>
              </w:rPr>
              <w:fldChar w:fldCharType="separate"/>
            </w:r>
            <w:r>
              <w:rPr>
                <w:noProof/>
                <w:webHidden/>
              </w:rPr>
              <w:t>12</w:t>
            </w:r>
            <w:r>
              <w:rPr>
                <w:noProof/>
                <w:webHidden/>
              </w:rPr>
              <w:fldChar w:fldCharType="end"/>
            </w:r>
          </w:hyperlink>
        </w:p>
        <w:p w14:paraId="753EDDA0" w14:textId="191A12DF"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34" w:history="1">
            <w:r w:rsidRPr="00E47015">
              <w:rPr>
                <w:rStyle w:val="Hyperlink"/>
                <w:noProof/>
                <w:lang w:eastAsia="en-US"/>
              </w:rPr>
              <w:t>2.5</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Limitationen</w:t>
            </w:r>
            <w:r>
              <w:rPr>
                <w:noProof/>
                <w:webHidden/>
              </w:rPr>
              <w:tab/>
            </w:r>
            <w:r>
              <w:rPr>
                <w:noProof/>
                <w:webHidden/>
              </w:rPr>
              <w:fldChar w:fldCharType="begin"/>
            </w:r>
            <w:r>
              <w:rPr>
                <w:noProof/>
                <w:webHidden/>
              </w:rPr>
              <w:instrText xml:space="preserve"> PAGEREF _Toc212289434 \h </w:instrText>
            </w:r>
            <w:r>
              <w:rPr>
                <w:noProof/>
                <w:webHidden/>
              </w:rPr>
            </w:r>
            <w:r>
              <w:rPr>
                <w:noProof/>
                <w:webHidden/>
              </w:rPr>
              <w:fldChar w:fldCharType="separate"/>
            </w:r>
            <w:r>
              <w:rPr>
                <w:noProof/>
                <w:webHidden/>
              </w:rPr>
              <w:t>12</w:t>
            </w:r>
            <w:r>
              <w:rPr>
                <w:noProof/>
                <w:webHidden/>
              </w:rPr>
              <w:fldChar w:fldCharType="end"/>
            </w:r>
          </w:hyperlink>
        </w:p>
        <w:p w14:paraId="07C929A1" w14:textId="364772E2" w:rsidR="006D50A5" w:rsidRDefault="006D50A5">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2289435" w:history="1">
            <w:r w:rsidRPr="00E47015">
              <w:rPr>
                <w:rStyle w:val="Hyperlink"/>
                <w:noProof/>
                <w:lang w:eastAsia="en-US"/>
              </w:rPr>
              <w:t>3</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Methodik</w:t>
            </w:r>
            <w:r>
              <w:rPr>
                <w:noProof/>
                <w:webHidden/>
              </w:rPr>
              <w:tab/>
            </w:r>
            <w:r>
              <w:rPr>
                <w:noProof/>
                <w:webHidden/>
              </w:rPr>
              <w:fldChar w:fldCharType="begin"/>
            </w:r>
            <w:r>
              <w:rPr>
                <w:noProof/>
                <w:webHidden/>
              </w:rPr>
              <w:instrText xml:space="preserve"> PAGEREF _Toc212289435 \h </w:instrText>
            </w:r>
            <w:r>
              <w:rPr>
                <w:noProof/>
                <w:webHidden/>
              </w:rPr>
            </w:r>
            <w:r>
              <w:rPr>
                <w:noProof/>
                <w:webHidden/>
              </w:rPr>
              <w:fldChar w:fldCharType="separate"/>
            </w:r>
            <w:r>
              <w:rPr>
                <w:noProof/>
                <w:webHidden/>
              </w:rPr>
              <w:t>13</w:t>
            </w:r>
            <w:r>
              <w:rPr>
                <w:noProof/>
                <w:webHidden/>
              </w:rPr>
              <w:fldChar w:fldCharType="end"/>
            </w:r>
          </w:hyperlink>
        </w:p>
        <w:p w14:paraId="4B4ECB8C" w14:textId="5684817D"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36" w:history="1">
            <w:r w:rsidRPr="00E47015">
              <w:rPr>
                <w:rStyle w:val="Hyperlink"/>
                <w:noProof/>
                <w:lang w:eastAsia="en-US"/>
              </w:rPr>
              <w:t>3.1</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2289436 \h </w:instrText>
            </w:r>
            <w:r>
              <w:rPr>
                <w:noProof/>
                <w:webHidden/>
              </w:rPr>
            </w:r>
            <w:r>
              <w:rPr>
                <w:noProof/>
                <w:webHidden/>
              </w:rPr>
              <w:fldChar w:fldCharType="separate"/>
            </w:r>
            <w:r>
              <w:rPr>
                <w:noProof/>
                <w:webHidden/>
              </w:rPr>
              <w:t>13</w:t>
            </w:r>
            <w:r>
              <w:rPr>
                <w:noProof/>
                <w:webHidden/>
              </w:rPr>
              <w:fldChar w:fldCharType="end"/>
            </w:r>
          </w:hyperlink>
        </w:p>
        <w:p w14:paraId="28E38D55" w14:textId="26610E02"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37" w:history="1">
            <w:r w:rsidRPr="00E47015">
              <w:rPr>
                <w:rStyle w:val="Hyperlink"/>
                <w:noProof/>
              </w:rPr>
              <w:t>3.2</w:t>
            </w:r>
            <w:r>
              <w:rPr>
                <w:rFonts w:asciiTheme="minorHAnsi" w:eastAsiaTheme="minorEastAsia" w:hAnsiTheme="minorHAnsi" w:cstheme="minorBidi"/>
                <w:noProof/>
                <w:kern w:val="2"/>
                <w:szCs w:val="24"/>
                <w14:ligatures w14:val="standardContextual"/>
              </w:rPr>
              <w:tab/>
            </w:r>
            <w:r w:rsidRPr="00E47015">
              <w:rPr>
                <w:rStyle w:val="Hyperlink"/>
                <w:noProof/>
              </w:rPr>
              <w:t>Definition der Szenarien</w:t>
            </w:r>
            <w:r>
              <w:rPr>
                <w:noProof/>
                <w:webHidden/>
              </w:rPr>
              <w:tab/>
            </w:r>
            <w:r>
              <w:rPr>
                <w:noProof/>
                <w:webHidden/>
              </w:rPr>
              <w:fldChar w:fldCharType="begin"/>
            </w:r>
            <w:r>
              <w:rPr>
                <w:noProof/>
                <w:webHidden/>
              </w:rPr>
              <w:instrText xml:space="preserve"> PAGEREF _Toc212289437 \h </w:instrText>
            </w:r>
            <w:r>
              <w:rPr>
                <w:noProof/>
                <w:webHidden/>
              </w:rPr>
            </w:r>
            <w:r>
              <w:rPr>
                <w:noProof/>
                <w:webHidden/>
              </w:rPr>
              <w:fldChar w:fldCharType="separate"/>
            </w:r>
            <w:r>
              <w:rPr>
                <w:noProof/>
                <w:webHidden/>
              </w:rPr>
              <w:t>13</w:t>
            </w:r>
            <w:r>
              <w:rPr>
                <w:noProof/>
                <w:webHidden/>
              </w:rPr>
              <w:fldChar w:fldCharType="end"/>
            </w:r>
          </w:hyperlink>
        </w:p>
        <w:p w14:paraId="3CB1B6B1" w14:textId="1D8D5E8F"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38" w:history="1">
            <w:r w:rsidRPr="00E47015">
              <w:rPr>
                <w:rStyle w:val="Hyperlink"/>
                <w:noProof/>
              </w:rPr>
              <w:t>3.2.1</w:t>
            </w:r>
            <w:r>
              <w:rPr>
                <w:rFonts w:asciiTheme="minorHAnsi" w:eastAsiaTheme="minorEastAsia" w:hAnsiTheme="minorHAnsi" w:cstheme="minorBidi"/>
                <w:noProof/>
                <w:kern w:val="2"/>
                <w:szCs w:val="24"/>
                <w14:ligatures w14:val="standardContextual"/>
              </w:rPr>
              <w:tab/>
            </w:r>
            <w:r w:rsidRPr="00E47015">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2289438 \h </w:instrText>
            </w:r>
            <w:r>
              <w:rPr>
                <w:noProof/>
                <w:webHidden/>
              </w:rPr>
            </w:r>
            <w:r>
              <w:rPr>
                <w:noProof/>
                <w:webHidden/>
              </w:rPr>
              <w:fldChar w:fldCharType="separate"/>
            </w:r>
            <w:r>
              <w:rPr>
                <w:noProof/>
                <w:webHidden/>
              </w:rPr>
              <w:t>13</w:t>
            </w:r>
            <w:r>
              <w:rPr>
                <w:noProof/>
                <w:webHidden/>
              </w:rPr>
              <w:fldChar w:fldCharType="end"/>
            </w:r>
          </w:hyperlink>
        </w:p>
        <w:p w14:paraId="08BA82B7" w14:textId="3CA86871"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39" w:history="1">
            <w:r w:rsidRPr="00E47015">
              <w:rPr>
                <w:rStyle w:val="Hyperlink"/>
                <w:noProof/>
              </w:rPr>
              <w:t>3.2.2</w:t>
            </w:r>
            <w:r>
              <w:rPr>
                <w:rFonts w:asciiTheme="minorHAnsi" w:eastAsiaTheme="minorEastAsia" w:hAnsiTheme="minorHAnsi" w:cstheme="minorBidi"/>
                <w:noProof/>
                <w:kern w:val="2"/>
                <w:szCs w:val="24"/>
                <w14:ligatures w14:val="standardContextual"/>
              </w:rPr>
              <w:tab/>
            </w:r>
            <w:r w:rsidRPr="00E47015">
              <w:rPr>
                <w:rStyle w:val="Hyperlink"/>
                <w:noProof/>
              </w:rPr>
              <w:t>Szenario 2: Depth Map + 360°-Panorama (</w:t>
            </w:r>
            <w:r w:rsidRPr="00E47015">
              <w:rPr>
                <w:rStyle w:val="Hyperlink"/>
                <w:i/>
                <w:iCs/>
                <w:noProof/>
              </w:rPr>
              <w:t>Babylon.js</w:t>
            </w:r>
            <w:r w:rsidRPr="00E47015">
              <w:rPr>
                <w:rStyle w:val="Hyperlink"/>
                <w:noProof/>
              </w:rPr>
              <w:t>, Artefakte, Optimierungsstrategien)</w:t>
            </w:r>
            <w:r>
              <w:rPr>
                <w:noProof/>
                <w:webHidden/>
              </w:rPr>
              <w:tab/>
            </w:r>
            <w:r>
              <w:rPr>
                <w:noProof/>
                <w:webHidden/>
              </w:rPr>
              <w:fldChar w:fldCharType="begin"/>
            </w:r>
            <w:r>
              <w:rPr>
                <w:noProof/>
                <w:webHidden/>
              </w:rPr>
              <w:instrText xml:space="preserve"> PAGEREF _Toc212289439 \h </w:instrText>
            </w:r>
            <w:r>
              <w:rPr>
                <w:noProof/>
                <w:webHidden/>
              </w:rPr>
            </w:r>
            <w:r>
              <w:rPr>
                <w:noProof/>
                <w:webHidden/>
              </w:rPr>
              <w:fldChar w:fldCharType="separate"/>
            </w:r>
            <w:r>
              <w:rPr>
                <w:noProof/>
                <w:webHidden/>
              </w:rPr>
              <w:t>13</w:t>
            </w:r>
            <w:r>
              <w:rPr>
                <w:noProof/>
                <w:webHidden/>
              </w:rPr>
              <w:fldChar w:fldCharType="end"/>
            </w:r>
          </w:hyperlink>
        </w:p>
        <w:p w14:paraId="763554DC" w14:textId="6CAF9823"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40" w:history="1">
            <w:r w:rsidRPr="00E47015">
              <w:rPr>
                <w:rStyle w:val="Hyperlink"/>
                <w:noProof/>
              </w:rPr>
              <w:t>3.2.3</w:t>
            </w:r>
            <w:r>
              <w:rPr>
                <w:rFonts w:asciiTheme="minorHAnsi" w:eastAsiaTheme="minorEastAsia" w:hAnsiTheme="minorHAnsi" w:cstheme="minorBidi"/>
                <w:noProof/>
                <w:kern w:val="2"/>
                <w:szCs w:val="24"/>
                <w14:ligatures w14:val="standardContextual"/>
              </w:rPr>
              <w:tab/>
            </w:r>
            <w:r w:rsidRPr="00E47015">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2289440 \h </w:instrText>
            </w:r>
            <w:r>
              <w:rPr>
                <w:noProof/>
                <w:webHidden/>
              </w:rPr>
            </w:r>
            <w:r>
              <w:rPr>
                <w:noProof/>
                <w:webHidden/>
              </w:rPr>
              <w:fldChar w:fldCharType="separate"/>
            </w:r>
            <w:r>
              <w:rPr>
                <w:noProof/>
                <w:webHidden/>
              </w:rPr>
              <w:t>14</w:t>
            </w:r>
            <w:r>
              <w:rPr>
                <w:noProof/>
                <w:webHidden/>
              </w:rPr>
              <w:fldChar w:fldCharType="end"/>
            </w:r>
          </w:hyperlink>
        </w:p>
        <w:p w14:paraId="77056678" w14:textId="0520FDE2"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41" w:history="1">
            <w:r w:rsidRPr="00E47015">
              <w:rPr>
                <w:rStyle w:val="Hyperlink"/>
                <w:noProof/>
              </w:rPr>
              <w:t>3.3</w:t>
            </w:r>
            <w:r>
              <w:rPr>
                <w:rFonts w:asciiTheme="minorHAnsi" w:eastAsiaTheme="minorEastAsia" w:hAnsiTheme="minorHAnsi" w:cstheme="minorBidi"/>
                <w:noProof/>
                <w:kern w:val="2"/>
                <w:szCs w:val="24"/>
                <w14:ligatures w14:val="standardContextual"/>
              </w:rPr>
              <w:tab/>
            </w:r>
            <w:r w:rsidRPr="00E47015">
              <w:rPr>
                <w:rStyle w:val="Hyperlink"/>
                <w:noProof/>
              </w:rPr>
              <w:t>Technische Umsetzung</w:t>
            </w:r>
            <w:r>
              <w:rPr>
                <w:noProof/>
                <w:webHidden/>
              </w:rPr>
              <w:tab/>
            </w:r>
            <w:r>
              <w:rPr>
                <w:noProof/>
                <w:webHidden/>
              </w:rPr>
              <w:fldChar w:fldCharType="begin"/>
            </w:r>
            <w:r>
              <w:rPr>
                <w:noProof/>
                <w:webHidden/>
              </w:rPr>
              <w:instrText xml:space="preserve"> PAGEREF _Toc212289441 \h </w:instrText>
            </w:r>
            <w:r>
              <w:rPr>
                <w:noProof/>
                <w:webHidden/>
              </w:rPr>
            </w:r>
            <w:r>
              <w:rPr>
                <w:noProof/>
                <w:webHidden/>
              </w:rPr>
              <w:fldChar w:fldCharType="separate"/>
            </w:r>
            <w:r>
              <w:rPr>
                <w:noProof/>
                <w:webHidden/>
              </w:rPr>
              <w:t>14</w:t>
            </w:r>
            <w:r>
              <w:rPr>
                <w:noProof/>
                <w:webHidden/>
              </w:rPr>
              <w:fldChar w:fldCharType="end"/>
            </w:r>
          </w:hyperlink>
        </w:p>
        <w:p w14:paraId="2538EED3" w14:textId="09B36C66"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42" w:history="1">
            <w:r w:rsidRPr="00E47015">
              <w:rPr>
                <w:rStyle w:val="Hyperlink"/>
                <w:noProof/>
              </w:rPr>
              <w:t>3.4</w:t>
            </w:r>
            <w:r>
              <w:rPr>
                <w:rFonts w:asciiTheme="minorHAnsi" w:eastAsiaTheme="minorEastAsia" w:hAnsiTheme="minorHAnsi" w:cstheme="minorBidi"/>
                <w:noProof/>
                <w:kern w:val="2"/>
                <w:szCs w:val="24"/>
                <w14:ligatures w14:val="standardContextual"/>
              </w:rPr>
              <w:tab/>
            </w:r>
            <w:r w:rsidRPr="00E47015">
              <w:rPr>
                <w:rStyle w:val="Hyperlink"/>
                <w:noProof/>
              </w:rPr>
              <w:t>Evaluationsdesig</w:t>
            </w:r>
            <w:r>
              <w:rPr>
                <w:noProof/>
                <w:webHidden/>
              </w:rPr>
              <w:tab/>
            </w:r>
            <w:r>
              <w:rPr>
                <w:noProof/>
                <w:webHidden/>
              </w:rPr>
              <w:fldChar w:fldCharType="begin"/>
            </w:r>
            <w:r>
              <w:rPr>
                <w:noProof/>
                <w:webHidden/>
              </w:rPr>
              <w:instrText xml:space="preserve"> PAGEREF _Toc212289442 \h </w:instrText>
            </w:r>
            <w:r>
              <w:rPr>
                <w:noProof/>
                <w:webHidden/>
              </w:rPr>
            </w:r>
            <w:r>
              <w:rPr>
                <w:noProof/>
                <w:webHidden/>
              </w:rPr>
              <w:fldChar w:fldCharType="separate"/>
            </w:r>
            <w:r>
              <w:rPr>
                <w:noProof/>
                <w:webHidden/>
              </w:rPr>
              <w:t>14</w:t>
            </w:r>
            <w:r>
              <w:rPr>
                <w:noProof/>
                <w:webHidden/>
              </w:rPr>
              <w:fldChar w:fldCharType="end"/>
            </w:r>
          </w:hyperlink>
        </w:p>
        <w:p w14:paraId="142ED76B" w14:textId="43277866"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43" w:history="1">
            <w:r w:rsidRPr="00E47015">
              <w:rPr>
                <w:rStyle w:val="Hyperlink"/>
                <w:noProof/>
              </w:rPr>
              <w:t>3.4.1</w:t>
            </w:r>
            <w:r>
              <w:rPr>
                <w:rFonts w:asciiTheme="minorHAnsi" w:eastAsiaTheme="minorEastAsia" w:hAnsiTheme="minorHAnsi" w:cstheme="minorBidi"/>
                <w:noProof/>
                <w:kern w:val="2"/>
                <w:szCs w:val="24"/>
                <w14:ligatures w14:val="standardContextual"/>
              </w:rPr>
              <w:tab/>
            </w:r>
            <w:r w:rsidRPr="00E47015">
              <w:rPr>
                <w:rStyle w:val="Hyperlink"/>
                <w:noProof/>
              </w:rPr>
              <w:t>Stimulusmaterial</w:t>
            </w:r>
            <w:r>
              <w:rPr>
                <w:noProof/>
                <w:webHidden/>
              </w:rPr>
              <w:tab/>
            </w:r>
            <w:r>
              <w:rPr>
                <w:noProof/>
                <w:webHidden/>
              </w:rPr>
              <w:fldChar w:fldCharType="begin"/>
            </w:r>
            <w:r>
              <w:rPr>
                <w:noProof/>
                <w:webHidden/>
              </w:rPr>
              <w:instrText xml:space="preserve"> PAGEREF _Toc212289443 \h </w:instrText>
            </w:r>
            <w:r>
              <w:rPr>
                <w:noProof/>
                <w:webHidden/>
              </w:rPr>
            </w:r>
            <w:r>
              <w:rPr>
                <w:noProof/>
                <w:webHidden/>
              </w:rPr>
              <w:fldChar w:fldCharType="separate"/>
            </w:r>
            <w:r>
              <w:rPr>
                <w:noProof/>
                <w:webHidden/>
              </w:rPr>
              <w:t>14</w:t>
            </w:r>
            <w:r>
              <w:rPr>
                <w:noProof/>
                <w:webHidden/>
              </w:rPr>
              <w:fldChar w:fldCharType="end"/>
            </w:r>
          </w:hyperlink>
        </w:p>
        <w:p w14:paraId="640AD147" w14:textId="07565160"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44" w:history="1">
            <w:r w:rsidRPr="00E47015">
              <w:rPr>
                <w:rStyle w:val="Hyperlink"/>
                <w:noProof/>
              </w:rPr>
              <w:t>3.4.2</w:t>
            </w:r>
            <w:r>
              <w:rPr>
                <w:rFonts w:asciiTheme="minorHAnsi" w:eastAsiaTheme="minorEastAsia" w:hAnsiTheme="minorHAnsi" w:cstheme="minorBidi"/>
                <w:noProof/>
                <w:kern w:val="2"/>
                <w:szCs w:val="24"/>
                <w14:ligatures w14:val="standardContextual"/>
              </w:rPr>
              <w:tab/>
            </w:r>
            <w:r w:rsidRPr="00E47015">
              <w:rPr>
                <w:rStyle w:val="Hyperlink"/>
                <w:noProof/>
              </w:rPr>
              <w:t>Auswertungsmethode</w:t>
            </w:r>
            <w:r>
              <w:rPr>
                <w:noProof/>
                <w:webHidden/>
              </w:rPr>
              <w:tab/>
            </w:r>
            <w:r>
              <w:rPr>
                <w:noProof/>
                <w:webHidden/>
              </w:rPr>
              <w:fldChar w:fldCharType="begin"/>
            </w:r>
            <w:r>
              <w:rPr>
                <w:noProof/>
                <w:webHidden/>
              </w:rPr>
              <w:instrText xml:space="preserve"> PAGEREF _Toc212289444 \h </w:instrText>
            </w:r>
            <w:r>
              <w:rPr>
                <w:noProof/>
                <w:webHidden/>
              </w:rPr>
            </w:r>
            <w:r>
              <w:rPr>
                <w:noProof/>
                <w:webHidden/>
              </w:rPr>
              <w:fldChar w:fldCharType="separate"/>
            </w:r>
            <w:r>
              <w:rPr>
                <w:noProof/>
                <w:webHidden/>
              </w:rPr>
              <w:t>14</w:t>
            </w:r>
            <w:r>
              <w:rPr>
                <w:noProof/>
                <w:webHidden/>
              </w:rPr>
              <w:fldChar w:fldCharType="end"/>
            </w:r>
          </w:hyperlink>
        </w:p>
        <w:p w14:paraId="0E0B6D7C" w14:textId="65493F8C" w:rsidR="006D50A5" w:rsidRDefault="006D50A5">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2289445" w:history="1">
            <w:r w:rsidRPr="00E47015">
              <w:rPr>
                <w:rStyle w:val="Hyperlink"/>
                <w:noProof/>
                <w:lang w:eastAsia="en-US"/>
              </w:rPr>
              <w:t>4</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Ergebnisse</w:t>
            </w:r>
            <w:r>
              <w:rPr>
                <w:noProof/>
                <w:webHidden/>
              </w:rPr>
              <w:tab/>
            </w:r>
            <w:r>
              <w:rPr>
                <w:noProof/>
                <w:webHidden/>
              </w:rPr>
              <w:fldChar w:fldCharType="begin"/>
            </w:r>
            <w:r>
              <w:rPr>
                <w:noProof/>
                <w:webHidden/>
              </w:rPr>
              <w:instrText xml:space="preserve"> PAGEREF _Toc212289445 \h </w:instrText>
            </w:r>
            <w:r>
              <w:rPr>
                <w:noProof/>
                <w:webHidden/>
              </w:rPr>
            </w:r>
            <w:r>
              <w:rPr>
                <w:noProof/>
                <w:webHidden/>
              </w:rPr>
              <w:fldChar w:fldCharType="separate"/>
            </w:r>
            <w:r>
              <w:rPr>
                <w:noProof/>
                <w:webHidden/>
              </w:rPr>
              <w:t>15</w:t>
            </w:r>
            <w:r>
              <w:rPr>
                <w:noProof/>
                <w:webHidden/>
              </w:rPr>
              <w:fldChar w:fldCharType="end"/>
            </w:r>
          </w:hyperlink>
        </w:p>
        <w:p w14:paraId="6773D59B" w14:textId="17D2357C"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46" w:history="1">
            <w:r w:rsidRPr="00E47015">
              <w:rPr>
                <w:rStyle w:val="Hyperlink"/>
                <w:noProof/>
                <w:lang w:eastAsia="en-US"/>
              </w:rPr>
              <w:t>4.1</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2289446 \h </w:instrText>
            </w:r>
            <w:r>
              <w:rPr>
                <w:noProof/>
                <w:webHidden/>
              </w:rPr>
            </w:r>
            <w:r>
              <w:rPr>
                <w:noProof/>
                <w:webHidden/>
              </w:rPr>
              <w:fldChar w:fldCharType="separate"/>
            </w:r>
            <w:r>
              <w:rPr>
                <w:noProof/>
                <w:webHidden/>
              </w:rPr>
              <w:t>15</w:t>
            </w:r>
            <w:r>
              <w:rPr>
                <w:noProof/>
                <w:webHidden/>
              </w:rPr>
              <w:fldChar w:fldCharType="end"/>
            </w:r>
          </w:hyperlink>
        </w:p>
        <w:p w14:paraId="61D697EA" w14:textId="0D3D6A1E"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47" w:history="1">
            <w:r w:rsidRPr="00E47015">
              <w:rPr>
                <w:rStyle w:val="Hyperlink"/>
                <w:noProof/>
                <w:lang w:eastAsia="en-US"/>
              </w:rPr>
              <w:t>4.2</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2289447 \h </w:instrText>
            </w:r>
            <w:r>
              <w:rPr>
                <w:noProof/>
                <w:webHidden/>
              </w:rPr>
            </w:r>
            <w:r>
              <w:rPr>
                <w:noProof/>
                <w:webHidden/>
              </w:rPr>
              <w:fldChar w:fldCharType="separate"/>
            </w:r>
            <w:r>
              <w:rPr>
                <w:noProof/>
                <w:webHidden/>
              </w:rPr>
              <w:t>15</w:t>
            </w:r>
            <w:r>
              <w:rPr>
                <w:noProof/>
                <w:webHidden/>
              </w:rPr>
              <w:fldChar w:fldCharType="end"/>
            </w:r>
          </w:hyperlink>
        </w:p>
        <w:p w14:paraId="008EC879" w14:textId="5273FF33"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48" w:history="1">
            <w:r w:rsidRPr="00E47015">
              <w:rPr>
                <w:rStyle w:val="Hyperlink"/>
                <w:noProof/>
                <w:lang w:eastAsia="en-US"/>
              </w:rPr>
              <w:t>4.3</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2289448 \h </w:instrText>
            </w:r>
            <w:r>
              <w:rPr>
                <w:noProof/>
                <w:webHidden/>
              </w:rPr>
            </w:r>
            <w:r>
              <w:rPr>
                <w:noProof/>
                <w:webHidden/>
              </w:rPr>
              <w:fldChar w:fldCharType="separate"/>
            </w:r>
            <w:r>
              <w:rPr>
                <w:noProof/>
                <w:webHidden/>
              </w:rPr>
              <w:t>15</w:t>
            </w:r>
            <w:r>
              <w:rPr>
                <w:noProof/>
                <w:webHidden/>
              </w:rPr>
              <w:fldChar w:fldCharType="end"/>
            </w:r>
          </w:hyperlink>
        </w:p>
        <w:p w14:paraId="00AD82FB" w14:textId="1D352938"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49" w:history="1">
            <w:r w:rsidRPr="00E47015">
              <w:rPr>
                <w:rStyle w:val="Hyperlink"/>
                <w:noProof/>
                <w:lang w:eastAsia="en-US"/>
              </w:rPr>
              <w:t>4.4</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2289449 \h </w:instrText>
            </w:r>
            <w:r>
              <w:rPr>
                <w:noProof/>
                <w:webHidden/>
              </w:rPr>
            </w:r>
            <w:r>
              <w:rPr>
                <w:noProof/>
                <w:webHidden/>
              </w:rPr>
              <w:fldChar w:fldCharType="separate"/>
            </w:r>
            <w:r>
              <w:rPr>
                <w:noProof/>
                <w:webHidden/>
              </w:rPr>
              <w:t>15</w:t>
            </w:r>
            <w:r>
              <w:rPr>
                <w:noProof/>
                <w:webHidden/>
              </w:rPr>
              <w:fldChar w:fldCharType="end"/>
            </w:r>
          </w:hyperlink>
        </w:p>
        <w:p w14:paraId="1B86936E" w14:textId="5BF0AB8A" w:rsidR="006D50A5" w:rsidRDefault="006D50A5">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2289450" w:history="1">
            <w:r w:rsidRPr="00E47015">
              <w:rPr>
                <w:rStyle w:val="Hyperlink"/>
                <w:noProof/>
                <w:lang w:eastAsia="en-US"/>
              </w:rPr>
              <w:t>5</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Diskussion</w:t>
            </w:r>
            <w:r>
              <w:rPr>
                <w:noProof/>
                <w:webHidden/>
              </w:rPr>
              <w:tab/>
            </w:r>
            <w:r>
              <w:rPr>
                <w:noProof/>
                <w:webHidden/>
              </w:rPr>
              <w:fldChar w:fldCharType="begin"/>
            </w:r>
            <w:r>
              <w:rPr>
                <w:noProof/>
                <w:webHidden/>
              </w:rPr>
              <w:instrText xml:space="preserve"> PAGEREF _Toc212289450 \h </w:instrText>
            </w:r>
            <w:r>
              <w:rPr>
                <w:noProof/>
                <w:webHidden/>
              </w:rPr>
            </w:r>
            <w:r>
              <w:rPr>
                <w:noProof/>
                <w:webHidden/>
              </w:rPr>
              <w:fldChar w:fldCharType="separate"/>
            </w:r>
            <w:r>
              <w:rPr>
                <w:noProof/>
                <w:webHidden/>
              </w:rPr>
              <w:t>16</w:t>
            </w:r>
            <w:r>
              <w:rPr>
                <w:noProof/>
                <w:webHidden/>
              </w:rPr>
              <w:fldChar w:fldCharType="end"/>
            </w:r>
          </w:hyperlink>
        </w:p>
        <w:p w14:paraId="14D2A370" w14:textId="67F4FE35"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51" w:history="1">
            <w:r w:rsidRPr="00E47015">
              <w:rPr>
                <w:rStyle w:val="Hyperlink"/>
                <w:noProof/>
                <w:lang w:eastAsia="en-US"/>
              </w:rPr>
              <w:t>5.1.1</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2289451 \h </w:instrText>
            </w:r>
            <w:r>
              <w:rPr>
                <w:noProof/>
                <w:webHidden/>
              </w:rPr>
            </w:r>
            <w:r>
              <w:rPr>
                <w:noProof/>
                <w:webHidden/>
              </w:rPr>
              <w:fldChar w:fldCharType="separate"/>
            </w:r>
            <w:r>
              <w:rPr>
                <w:noProof/>
                <w:webHidden/>
              </w:rPr>
              <w:t>16</w:t>
            </w:r>
            <w:r>
              <w:rPr>
                <w:noProof/>
                <w:webHidden/>
              </w:rPr>
              <w:fldChar w:fldCharType="end"/>
            </w:r>
          </w:hyperlink>
        </w:p>
        <w:p w14:paraId="6FD4BAEA" w14:textId="0BA3F4BC"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52" w:history="1">
            <w:r w:rsidRPr="00E47015">
              <w:rPr>
                <w:rStyle w:val="Hyperlink"/>
                <w:noProof/>
                <w:lang w:eastAsia="en-US"/>
              </w:rPr>
              <w:t>5.1.2</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Vergleich mit Literatur(?)</w:t>
            </w:r>
            <w:r>
              <w:rPr>
                <w:noProof/>
                <w:webHidden/>
              </w:rPr>
              <w:tab/>
            </w:r>
            <w:r>
              <w:rPr>
                <w:noProof/>
                <w:webHidden/>
              </w:rPr>
              <w:fldChar w:fldCharType="begin"/>
            </w:r>
            <w:r>
              <w:rPr>
                <w:noProof/>
                <w:webHidden/>
              </w:rPr>
              <w:instrText xml:space="preserve"> PAGEREF _Toc212289452 \h </w:instrText>
            </w:r>
            <w:r>
              <w:rPr>
                <w:noProof/>
                <w:webHidden/>
              </w:rPr>
            </w:r>
            <w:r>
              <w:rPr>
                <w:noProof/>
                <w:webHidden/>
              </w:rPr>
              <w:fldChar w:fldCharType="separate"/>
            </w:r>
            <w:r>
              <w:rPr>
                <w:noProof/>
                <w:webHidden/>
              </w:rPr>
              <w:t>16</w:t>
            </w:r>
            <w:r>
              <w:rPr>
                <w:noProof/>
                <w:webHidden/>
              </w:rPr>
              <w:fldChar w:fldCharType="end"/>
            </w:r>
          </w:hyperlink>
        </w:p>
        <w:p w14:paraId="4F13A68B" w14:textId="46214769" w:rsidR="006D50A5" w:rsidRDefault="006D50A5">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2289453" w:history="1">
            <w:r w:rsidRPr="00E47015">
              <w:rPr>
                <w:rStyle w:val="Hyperlink"/>
                <w:noProof/>
                <w:lang w:eastAsia="en-US"/>
              </w:rPr>
              <w:t>5.1.3</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2289453 \h </w:instrText>
            </w:r>
            <w:r>
              <w:rPr>
                <w:noProof/>
                <w:webHidden/>
              </w:rPr>
            </w:r>
            <w:r>
              <w:rPr>
                <w:noProof/>
                <w:webHidden/>
              </w:rPr>
              <w:fldChar w:fldCharType="separate"/>
            </w:r>
            <w:r>
              <w:rPr>
                <w:noProof/>
                <w:webHidden/>
              </w:rPr>
              <w:t>16</w:t>
            </w:r>
            <w:r>
              <w:rPr>
                <w:noProof/>
                <w:webHidden/>
              </w:rPr>
              <w:fldChar w:fldCharType="end"/>
            </w:r>
          </w:hyperlink>
        </w:p>
        <w:p w14:paraId="3FE90A92" w14:textId="4D6C7326" w:rsidR="006D50A5" w:rsidRDefault="006D50A5">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2289454" w:history="1">
            <w:r w:rsidRPr="00E47015">
              <w:rPr>
                <w:rStyle w:val="Hyperlink"/>
                <w:noProof/>
                <w:lang w:eastAsia="en-US"/>
              </w:rPr>
              <w:t>6</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Fazit und Ausblick</w:t>
            </w:r>
            <w:r>
              <w:rPr>
                <w:noProof/>
                <w:webHidden/>
              </w:rPr>
              <w:tab/>
            </w:r>
            <w:r>
              <w:rPr>
                <w:noProof/>
                <w:webHidden/>
              </w:rPr>
              <w:fldChar w:fldCharType="begin"/>
            </w:r>
            <w:r>
              <w:rPr>
                <w:noProof/>
                <w:webHidden/>
              </w:rPr>
              <w:instrText xml:space="preserve"> PAGEREF _Toc212289454 \h </w:instrText>
            </w:r>
            <w:r>
              <w:rPr>
                <w:noProof/>
                <w:webHidden/>
              </w:rPr>
            </w:r>
            <w:r>
              <w:rPr>
                <w:noProof/>
                <w:webHidden/>
              </w:rPr>
              <w:fldChar w:fldCharType="separate"/>
            </w:r>
            <w:r>
              <w:rPr>
                <w:noProof/>
                <w:webHidden/>
              </w:rPr>
              <w:t>17</w:t>
            </w:r>
            <w:r>
              <w:rPr>
                <w:noProof/>
                <w:webHidden/>
              </w:rPr>
              <w:fldChar w:fldCharType="end"/>
            </w:r>
          </w:hyperlink>
        </w:p>
        <w:p w14:paraId="6A476857" w14:textId="5B1E03C4"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55" w:history="1">
            <w:r w:rsidRPr="00E47015">
              <w:rPr>
                <w:rStyle w:val="Hyperlink"/>
                <w:noProof/>
                <w:lang w:eastAsia="en-US"/>
              </w:rPr>
              <w:t>6.1</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2289455 \h </w:instrText>
            </w:r>
            <w:r>
              <w:rPr>
                <w:noProof/>
                <w:webHidden/>
              </w:rPr>
            </w:r>
            <w:r>
              <w:rPr>
                <w:noProof/>
                <w:webHidden/>
              </w:rPr>
              <w:fldChar w:fldCharType="separate"/>
            </w:r>
            <w:r>
              <w:rPr>
                <w:noProof/>
                <w:webHidden/>
              </w:rPr>
              <w:t>17</w:t>
            </w:r>
            <w:r>
              <w:rPr>
                <w:noProof/>
                <w:webHidden/>
              </w:rPr>
              <w:fldChar w:fldCharType="end"/>
            </w:r>
          </w:hyperlink>
        </w:p>
        <w:p w14:paraId="507AC19F" w14:textId="2E93FCCE"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56" w:history="1">
            <w:r w:rsidRPr="00E47015">
              <w:rPr>
                <w:rStyle w:val="Hyperlink"/>
                <w:noProof/>
                <w:lang w:eastAsia="en-US"/>
              </w:rPr>
              <w:t>6.2</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Beitrag der Arbeit</w:t>
            </w:r>
            <w:r>
              <w:rPr>
                <w:noProof/>
                <w:webHidden/>
              </w:rPr>
              <w:tab/>
            </w:r>
            <w:r>
              <w:rPr>
                <w:noProof/>
                <w:webHidden/>
              </w:rPr>
              <w:fldChar w:fldCharType="begin"/>
            </w:r>
            <w:r>
              <w:rPr>
                <w:noProof/>
                <w:webHidden/>
              </w:rPr>
              <w:instrText xml:space="preserve"> PAGEREF _Toc212289456 \h </w:instrText>
            </w:r>
            <w:r>
              <w:rPr>
                <w:noProof/>
                <w:webHidden/>
              </w:rPr>
            </w:r>
            <w:r>
              <w:rPr>
                <w:noProof/>
                <w:webHidden/>
              </w:rPr>
              <w:fldChar w:fldCharType="separate"/>
            </w:r>
            <w:r>
              <w:rPr>
                <w:noProof/>
                <w:webHidden/>
              </w:rPr>
              <w:t>17</w:t>
            </w:r>
            <w:r>
              <w:rPr>
                <w:noProof/>
                <w:webHidden/>
              </w:rPr>
              <w:fldChar w:fldCharType="end"/>
            </w:r>
          </w:hyperlink>
        </w:p>
        <w:p w14:paraId="1062DFCF" w14:textId="4E61B4D9" w:rsidR="006D50A5" w:rsidRDefault="006D50A5">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2289457" w:history="1">
            <w:r w:rsidRPr="00E47015">
              <w:rPr>
                <w:rStyle w:val="Hyperlink"/>
                <w:noProof/>
                <w:lang w:eastAsia="en-US"/>
              </w:rPr>
              <w:t>6.3</w:t>
            </w:r>
            <w:r>
              <w:rPr>
                <w:rFonts w:asciiTheme="minorHAnsi" w:eastAsiaTheme="minorEastAsia" w:hAnsiTheme="minorHAnsi" w:cstheme="minorBidi"/>
                <w:noProof/>
                <w:kern w:val="2"/>
                <w:szCs w:val="24"/>
                <w14:ligatures w14:val="standardContextual"/>
              </w:rPr>
              <w:tab/>
            </w:r>
            <w:r w:rsidRPr="00E47015">
              <w:rPr>
                <w:rStyle w:val="Hyperlink"/>
                <w:noProof/>
                <w:lang w:eastAsia="en-US"/>
              </w:rPr>
              <w:t>Offene Fragen und Ausblick</w:t>
            </w:r>
            <w:r>
              <w:rPr>
                <w:noProof/>
                <w:webHidden/>
              </w:rPr>
              <w:tab/>
            </w:r>
            <w:r>
              <w:rPr>
                <w:noProof/>
                <w:webHidden/>
              </w:rPr>
              <w:fldChar w:fldCharType="begin"/>
            </w:r>
            <w:r>
              <w:rPr>
                <w:noProof/>
                <w:webHidden/>
              </w:rPr>
              <w:instrText xml:space="preserve"> PAGEREF _Toc212289457 \h </w:instrText>
            </w:r>
            <w:r>
              <w:rPr>
                <w:noProof/>
                <w:webHidden/>
              </w:rPr>
            </w:r>
            <w:r>
              <w:rPr>
                <w:noProof/>
                <w:webHidden/>
              </w:rPr>
              <w:fldChar w:fldCharType="separate"/>
            </w:r>
            <w:r>
              <w:rPr>
                <w:noProof/>
                <w:webHidden/>
              </w:rPr>
              <w:t>17</w:t>
            </w:r>
            <w:r>
              <w:rPr>
                <w:noProof/>
                <w:webHidden/>
              </w:rPr>
              <w:fldChar w:fldCharType="end"/>
            </w:r>
          </w:hyperlink>
        </w:p>
        <w:p w14:paraId="3C30C305" w14:textId="2EBD1755" w:rsidR="006D50A5" w:rsidRDefault="006D50A5">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2289458" w:history="1">
            <w:r w:rsidRPr="00E47015">
              <w:rPr>
                <w:rStyle w:val="Hyperlink"/>
                <w:noProof/>
              </w:rPr>
              <w:t>7</w:t>
            </w:r>
            <w:r>
              <w:rPr>
                <w:rFonts w:asciiTheme="minorHAnsi" w:eastAsiaTheme="minorEastAsia" w:hAnsiTheme="minorHAnsi" w:cstheme="minorBidi"/>
                <w:noProof/>
                <w:kern w:val="2"/>
                <w:szCs w:val="24"/>
                <w14:ligatures w14:val="standardContextual"/>
              </w:rPr>
              <w:tab/>
            </w:r>
            <w:r w:rsidRPr="00E47015">
              <w:rPr>
                <w:rStyle w:val="Hyperlink"/>
                <w:noProof/>
              </w:rPr>
              <w:t>Anhang</w:t>
            </w:r>
            <w:r>
              <w:rPr>
                <w:noProof/>
                <w:webHidden/>
              </w:rPr>
              <w:tab/>
            </w:r>
            <w:r>
              <w:rPr>
                <w:noProof/>
                <w:webHidden/>
              </w:rPr>
              <w:fldChar w:fldCharType="begin"/>
            </w:r>
            <w:r>
              <w:rPr>
                <w:noProof/>
                <w:webHidden/>
              </w:rPr>
              <w:instrText xml:space="preserve"> PAGEREF _Toc212289458 \h </w:instrText>
            </w:r>
            <w:r>
              <w:rPr>
                <w:noProof/>
                <w:webHidden/>
              </w:rPr>
            </w:r>
            <w:r>
              <w:rPr>
                <w:noProof/>
                <w:webHidden/>
              </w:rPr>
              <w:fldChar w:fldCharType="separate"/>
            </w:r>
            <w:r>
              <w:rPr>
                <w:noProof/>
                <w:webHidden/>
              </w:rPr>
              <w:t>XVIII</w:t>
            </w:r>
            <w:r>
              <w:rPr>
                <w:noProof/>
                <w:webHidden/>
              </w:rPr>
              <w:fldChar w:fldCharType="end"/>
            </w:r>
          </w:hyperlink>
        </w:p>
        <w:p w14:paraId="52AFA2D0" w14:textId="35B660D9"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2289415"/>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2289416"/>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2289417"/>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2289418"/>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2289419"/>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Spher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775BA63F" w:rsidR="00732908" w:rsidRDefault="00732908" w:rsidP="00732908">
      <w:pPr>
        <w:pStyle w:val="Beschriftung"/>
      </w:pPr>
      <w:r>
        <w:t xml:space="preserve">Abbildung </w:t>
      </w:r>
      <w:r>
        <w:fldChar w:fldCharType="begin"/>
      </w:r>
      <w:r>
        <w:instrText>SEQ Abbildung \* ARABIC</w:instrText>
      </w:r>
      <w:r>
        <w:fldChar w:fldCharType="separate"/>
      </w:r>
      <w:r w:rsidR="00C10101">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4A8CB6C2" w:rsidR="00732908" w:rsidRDefault="00732908" w:rsidP="00732908">
      <w:pPr>
        <w:pStyle w:val="Beschriftung"/>
      </w:pPr>
      <w:r>
        <w:t xml:space="preserve">Abbildung </w:t>
      </w:r>
      <w:r>
        <w:fldChar w:fldCharType="begin"/>
      </w:r>
      <w:r>
        <w:instrText>SEQ Abbildung \* ARABIC</w:instrText>
      </w:r>
      <w:r>
        <w:fldChar w:fldCharType="separate"/>
      </w:r>
      <w:r w:rsidR="00C10101">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2289420"/>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2289421"/>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2289422"/>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2289423"/>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2289424"/>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7BDCAC7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 xml:space="preserve">Praktisch nutzt man 360°-Panoramen oft in </w:t>
      </w:r>
      <w:r w:rsidR="007D2612">
        <w:t>VR-Anwendungen</w:t>
      </w:r>
      <w:r w:rsidR="00A03D97">
        <w:t xml:space="preserve">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2289425"/>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2289426"/>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2289427"/>
      <w:r>
        <w:rPr>
          <w:lang w:eastAsia="en-US"/>
        </w:rPr>
        <w:t>Texture Baking</w:t>
      </w:r>
      <w:bookmarkEnd w:id="16"/>
    </w:p>
    <w:p w14:paraId="4398FB85" w14:textId="36D59640" w:rsidR="00CA73C9" w:rsidRDefault="00413BFA" w:rsidP="00CA73C9">
      <w:pPr>
        <w:rPr>
          <w:lang w:eastAsia="en-US"/>
        </w:rPr>
      </w:pPr>
      <w:commentRangeStart w:id="17"/>
      <w:r w:rsidRPr="00413BFA">
        <w:rPr>
          <w:lang w:eastAsia="en-US"/>
        </w:rPr>
        <w:t>Texture Baking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r w:rsidR="00496B2C" w:rsidRPr="00496B2C">
        <w:rPr>
          <w:lang w:eastAsia="en-US"/>
        </w:rPr>
        <w:t>Texture Baking wird oft für Spiele</w:t>
      </w:r>
      <w:r w:rsidR="00C92976">
        <w:rPr>
          <w:lang w:eastAsia="en-US"/>
        </w:rPr>
        <w:t xml:space="preserve">, </w:t>
      </w:r>
      <w:r w:rsidR="0000426A" w:rsidRPr="0000426A">
        <w:rPr>
          <w:lang w:eastAsia="en-US"/>
        </w:rPr>
        <w:t>Web-basierte</w:t>
      </w:r>
      <w:r w:rsidR="00496B2C" w:rsidRPr="00496B2C">
        <w:rPr>
          <w:lang w:eastAsia="en-US"/>
        </w:rPr>
        <w:t xml:space="preserve"> oder VR/AR Anwendungsfälle verwendet, da es Speicher und Rechenressourcen sparen kann 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027DFFD3" w:rsidR="004858B9" w:rsidRDefault="00496B2C" w:rsidP="00CA73C9">
      <w:pPr>
        <w:rPr>
          <w:lang w:eastAsia="en-US"/>
        </w:rPr>
      </w:pPr>
      <w:r w:rsidRPr="00496B2C">
        <w:rPr>
          <w:lang w:eastAsia="en-US"/>
        </w:rPr>
        <w:t xml:space="preserve">Der Schirm der Lampe ist </w:t>
      </w:r>
      <w:r w:rsidR="00C92976">
        <w:rPr>
          <w:lang w:eastAsia="en-US"/>
        </w:rPr>
        <w:t xml:space="preserve">beispielsweise </w:t>
      </w:r>
      <w:r w:rsidRPr="00496B2C">
        <w:rPr>
          <w:lang w:eastAsia="en-US"/>
        </w:rPr>
        <w:t xml:space="preserve">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w:t>
      </w:r>
      <w:r w:rsidRPr="00496B2C">
        <w:rPr>
          <w:lang w:eastAsia="en-US"/>
        </w:rPr>
        <w:lastRenderedPageBreak/>
        <w:t xml:space="preserve">Texturen für ein 3D Modell, die viel Speicherplatz benötigen. Mit Texture Baking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Normal </w:t>
      </w:r>
      <w:r w:rsidR="00AE2B91" w:rsidRPr="00496B2C">
        <w:rPr>
          <w:lang w:eastAsia="en-US"/>
        </w:rPr>
        <w:t>Map</w:t>
      </w:r>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2025a). Das reduziert den Speicherbedarf und auch den Rechenaufwand bei der Laufzeit. Um Texture Baking in Blender anzuwenden, braucht das 3D-Modell eine UV-</w:t>
      </w:r>
      <w:r w:rsidR="00E17FD9">
        <w:rPr>
          <w:lang w:eastAsia="en-US"/>
        </w:rPr>
        <w:t>M</w:t>
      </w:r>
      <w:r w:rsidRPr="00496B2C">
        <w:rPr>
          <w:lang w:eastAsia="en-US"/>
        </w:rPr>
        <w:t xml:space="preserve">ap und eine „Image Textur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proofErr w:type="gramStart"/>
      <w:r w:rsidR="004B2EC1">
        <w:rPr>
          <w:lang w:eastAsia="en-US"/>
        </w:rPr>
        <w:t>Framebuffer</w:t>
      </w:r>
      <w:proofErr w:type="spellEnd"/>
      <w:proofErr w:type="gramEnd"/>
      <w:r w:rsidR="004B2EC1">
        <w:rPr>
          <w:lang w:eastAsia="en-US"/>
        </w:rPr>
        <w:t xml:space="preserve"> sondern auf eine Textur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Texture Maps wie </w:t>
      </w:r>
      <w:proofErr w:type="gramStart"/>
      <w:r w:rsidRPr="0006453A">
        <w:rPr>
          <w:lang w:eastAsia="en-US"/>
        </w:rPr>
        <w:t>Normal</w:t>
      </w:r>
      <w:proofErr w:type="gramEnd"/>
      <w:r w:rsidRPr="0006453A">
        <w:rPr>
          <w:lang w:eastAsia="en-US"/>
        </w:rPr>
        <w:t xml:space="preserve">,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6AB6A1D5"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2289428"/>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442C39AB"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Sie gehört wie eine Normal Map oder eine Bump Map zur Kategorie der Textur Maps. Gespeichert wird dabei der Abstand zwischen der Kamera und dem jeweils 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w:t>
      </w:r>
      <w:commentRangeStart w:id="19"/>
      <w:r w:rsidRPr="3B995A14">
        <w:rPr>
          <w:szCs w:val="24"/>
        </w:rPr>
        <w:t>Die Darstellung erfolgt in der Regel über einen Farbverlauf, meist zwischen Schwarz und Weiß. Helle Bereiche stehen für nahe Objekte, während dunkle Bereiche größere Entfernungen kennzeichnen.</w:t>
      </w:r>
      <w:commentRangeEnd w:id="19"/>
      <w:r w:rsidR="00AB5312">
        <w:rPr>
          <w:rStyle w:val="Kommentarzeichen"/>
        </w:rPr>
        <w:commentReference w:id="19"/>
      </w:r>
      <w:r w:rsidRPr="3B995A14">
        <w:rPr>
          <w:szCs w:val="24"/>
        </w:rPr>
        <w:t xml:space="preserve"> Grundsätzlich sind auch andere Farbschemata möglich, die </w:t>
      </w:r>
      <w:r w:rsidR="00E023DB" w:rsidRPr="00E023DB">
        <w:rPr>
          <w:szCs w:val="24"/>
        </w:rPr>
        <w:t>Monokular-Depth</w:t>
      </w:r>
      <w:r w:rsidR="00E023DB">
        <w:rPr>
          <w:szCs w:val="24"/>
        </w:rPr>
        <w:t xml:space="preserve"> </w:t>
      </w:r>
      <w:r w:rsidRPr="3B995A14">
        <w:rPr>
          <w:szCs w:val="24"/>
        </w:rPr>
        <w:t xml:space="preserve">Graustufenabbildung gilt </w:t>
      </w:r>
      <w:r w:rsidRPr="3B995A14">
        <w:rPr>
          <w:szCs w:val="24"/>
        </w:rPr>
        <w:lastRenderedPageBreak/>
        <w:t>jedoch als Standard</w:t>
      </w:r>
      <w:r w:rsidR="00E023DB">
        <w:rPr>
          <w:szCs w:val="24"/>
        </w:rPr>
        <w:t xml:space="preserve"> </w:t>
      </w:r>
      <w:commentRangeStart w:id="20"/>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r w:rsidR="00761CBE">
        <w:rPr>
          <w:szCs w:val="24"/>
        </w:rPr>
        <w:t xml:space="preserve"> </w:t>
      </w:r>
      <w:r w:rsidR="0000450C" w:rsidRPr="0000450C">
        <w:rPr>
          <w:szCs w:val="24"/>
        </w:rPr>
        <w:t xml:space="preserve">Wir wissen, dass Farben in Bildern, durch die Kombination von drei Farbkanälen (RGB) entsteht. </w:t>
      </w:r>
      <w:commentRangeEnd w:id="20"/>
      <w:r w:rsidR="00E17FD9">
        <w:rPr>
          <w:rStyle w:val="Kommentarzeichen"/>
        </w:rPr>
        <w:commentReference w:id="20"/>
      </w:r>
      <w:r w:rsidR="0000450C" w:rsidRPr="0000450C">
        <w:rPr>
          <w:szCs w:val="24"/>
        </w:rPr>
        <w:t>Jedes dieser Kanäle enthält einen Helligkeitswert der Farbe, in einem Bereich von 0 bis 255, das Mischen der 3 Farbkanäle ermöglicht das additive Farbmischen. Eine Depth Map besteht nur aus einem 8-Bit Graustufenbild, mit einem Graukanal ebenfalls von 0 bis 255.</w:t>
      </w:r>
      <w:commentRangeStart w:id="21"/>
      <w:r w:rsidR="00A02026">
        <w:rPr>
          <w:szCs w:val="24"/>
        </w:rPr>
        <w:t xml:space="preserve"> </w:t>
      </w:r>
      <w:r w:rsidR="00A02026">
        <w:rPr>
          <w:szCs w:val="24"/>
        </w:rPr>
        <w:fldChar w:fldCharType="begin"/>
      </w:r>
      <w:r w:rsidR="00A02026">
        <w:rPr>
          <w:szCs w:val="24"/>
        </w:rPr>
        <w:instrText xml:space="preserve"> ADDIN ZOTERO_ITEM CSL_CITATION {"citationID":"rYCosBhW","properties":{"formattedCitation":"({\\i{}What Is Depth Anything V2}, 2025)","plainCitation":"(What Is Depth Anything V2, 2025)","noteIndex":0},"citationItems":[{"id":129,"uris":["http://zotero.org/users/14551900/items/9DTHYK9M"],"itemData":{"id":129,"type":"webpage","abstract":"Understand what depth estimation is. Learn how Depth Anything V2 works and how to use it in Roboflow Workflows.","container-title":"Roboflow Blog","language":"en","title":"What Is Depth Anything V2: Depth Estimation Tutorials","title-short":"What Is Depth Anything V2","URL":"https://blog.roboflow.com/depth-anything/","accessed":{"date-parts":[["2025",10,23]]},"issued":{"date-parts":[["2025",7,24]]},"citation-key":"WhatDepthAnything2025"}}],"schema":"https://github.com/citation-style-language/schema/raw/master/csl-citation.json"} </w:instrText>
      </w:r>
      <w:r w:rsidR="00A02026">
        <w:rPr>
          <w:szCs w:val="24"/>
        </w:rPr>
        <w:fldChar w:fldCharType="separate"/>
      </w:r>
      <w:r w:rsidR="00A02026" w:rsidRPr="00A02026">
        <w:t>(</w:t>
      </w:r>
      <w:r w:rsidR="00A02026" w:rsidRPr="00A02026">
        <w:rPr>
          <w:i/>
          <w:iCs/>
        </w:rPr>
        <w:t>What Is Depth Anything V2</w:t>
      </w:r>
      <w:r w:rsidR="00A02026" w:rsidRPr="00A02026">
        <w:t>, 2025)</w:t>
      </w:r>
      <w:r w:rsidR="00A02026">
        <w:rPr>
          <w:szCs w:val="24"/>
        </w:rPr>
        <w:fldChar w:fldCharType="end"/>
      </w:r>
      <w:commentRangeEnd w:id="21"/>
      <w:r w:rsidR="00A02026">
        <w:rPr>
          <w:rStyle w:val="Kommentarzeichen"/>
        </w:rPr>
        <w:commentReference w:id="21"/>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Blender Foundation,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22"/>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22"/>
      <w:r w:rsidR="004A387A">
        <w:rPr>
          <w:rStyle w:val="Kommentarzeichen"/>
        </w:rPr>
        <w:commentReference w:id="22"/>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5D226D12" w14:textId="77777777" w:rsidR="00A56D31"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p>
    <w:p w14:paraId="2E167B9C" w14:textId="395E6B7A" w:rsidR="00883F12" w:rsidRDefault="00C21D49" w:rsidP="00EF28DE">
      <w:pPr>
        <w:rPr>
          <w:szCs w:val="24"/>
        </w:rPr>
      </w:pPr>
      <w:r w:rsidRPr="00C21D49">
        <w:rPr>
          <w:szCs w:val="24"/>
        </w:rPr>
        <w:t xml:space="preserve">In dieser Arbeit liegt der Fokus nicht auf der algorithmischen Erzeugung von Depth Maps, sondern auf deren Anwendung zur visuellen Tiefendarstellung. Entsprechend werden die </w:t>
      </w:r>
      <w:r w:rsidRPr="00C21D49">
        <w:rPr>
          <w:szCs w:val="24"/>
        </w:rPr>
        <w:lastRenderedPageBreak/>
        <w:t>verschiedenen Verfahren hier nur überblicksartig erwähnt.</w:t>
      </w:r>
      <w:r w:rsidR="00A56D31">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r w:rsidR="00A56D31">
        <w:rPr>
          <w:szCs w:val="24"/>
        </w:rPr>
        <w:t xml:space="preserve"> </w:t>
      </w:r>
    </w:p>
    <w:p w14:paraId="0AE7E8A5" w14:textId="5AFE783C" w:rsidR="00D636B9" w:rsidRPr="00D636B9" w:rsidRDefault="2344FA23" w:rsidP="00EF28DE">
      <w:r>
        <w:rPr>
          <w:noProof/>
        </w:rPr>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3" w:name="_Toc212289429"/>
      <w:r>
        <w:rPr>
          <w:lang w:eastAsia="en-US"/>
        </w:rPr>
        <w:t xml:space="preserve">(Überblick </w:t>
      </w:r>
      <w:r w:rsidRPr="00EF28DE">
        <w:rPr>
          <w:lang w:eastAsia="en-US"/>
        </w:rPr>
        <w:t>Modifikatoren</w:t>
      </w:r>
      <w:r>
        <w:rPr>
          <w:lang w:eastAsia="en-US"/>
        </w:rPr>
        <w:t xml:space="preserve"> in Blender)</w:t>
      </w:r>
      <w:bookmarkEnd w:id="23"/>
    </w:p>
    <w:p w14:paraId="49F8A83D" w14:textId="57F0339F" w:rsidR="003F455E" w:rsidRDefault="085138D3" w:rsidP="003F455E">
      <w:pPr>
        <w:pStyle w:val="berschrift2"/>
        <w:rPr>
          <w:lang w:eastAsia="en-US"/>
        </w:rPr>
      </w:pPr>
      <w:bookmarkStart w:id="24" w:name="_Toc212289430"/>
      <w:r w:rsidRPr="3B995A14">
        <w:rPr>
          <w:lang w:eastAsia="en-US"/>
        </w:rPr>
        <w:t>Überblick bestehender Ansätze</w:t>
      </w:r>
      <w:bookmarkEnd w:id="24"/>
    </w:p>
    <w:p w14:paraId="034867A4" w14:textId="05D14BED" w:rsidR="00B7069D" w:rsidRDefault="00B7069D" w:rsidP="00B7069D">
      <w:pPr>
        <w:pStyle w:val="berschrift3"/>
        <w:rPr>
          <w:lang w:eastAsia="en-US"/>
        </w:rPr>
      </w:pPr>
      <w:bookmarkStart w:id="25" w:name="_Toc212289431"/>
      <w:r w:rsidRPr="00B7069D">
        <w:rPr>
          <w:lang w:eastAsia="en-US"/>
        </w:rPr>
        <w:t>Allgemeine Verfahren der Tiefendarstellung in 2D-Panoramen</w:t>
      </w:r>
      <w:bookmarkEnd w:id="25"/>
    </w:p>
    <w:p w14:paraId="09FE843A" w14:textId="578590E3" w:rsidR="000041B9" w:rsidRDefault="000041B9" w:rsidP="000041B9">
      <w:pPr>
        <w:rPr>
          <w:lang w:eastAsia="en-US"/>
        </w:rPr>
      </w:pPr>
      <w:r>
        <w:rPr>
          <w:lang w:eastAsia="en-US"/>
        </w:rPr>
        <w:t xml:space="preserve">Im Rahmen der Literaturrecherche zeigte sich, dass bereits verschiedene Verfahren existieren, um Tiefe in zweidimensionalen Panoramen darzustellen. Eine Studie von 2007 </w:t>
      </w:r>
      <w:proofErr w:type="gramStart"/>
      <w:r>
        <w:rPr>
          <w:lang w:eastAsia="en-US"/>
        </w:rPr>
        <w:t>zeigt</w:t>
      </w:r>
      <w:proofErr w:type="gramEnd"/>
      <w:r>
        <w:rPr>
          <w:lang w:eastAsia="en-US"/>
        </w:rPr>
        <w:t xml:space="preserve"> wie man Layer verwenden kann, um Tiefe in Panorama Bildern zu erstellen, dafür wurden mehrere Bilder von einer Szene aufgenommen, um gezielt den Parallaxeneffekt zu erzeugen. Das Konzept heißt </w:t>
      </w:r>
      <w:proofErr w:type="spellStart"/>
      <w:r>
        <w:rPr>
          <w:lang w:eastAsia="en-US"/>
        </w:rPr>
        <w:t>Layered</w:t>
      </w:r>
      <w:proofErr w:type="spellEnd"/>
      <w:r>
        <w:rPr>
          <w:lang w:eastAsia="en-US"/>
        </w:rPr>
        <w:t xml:space="preserve"> Depth Panorama (LDP) und ist eine Erweiterung des klassischen 2D-Panoramas. Während herkömmliche Panoramen nur ein einziges Tiefenniveau pro Pixel abbilden, speichert das LDP mehrere Tiefenschichten (Layer) pro Blickrichtung ähnlich wie ein „</w:t>
      </w:r>
      <w:proofErr w:type="spellStart"/>
      <w:r>
        <w:rPr>
          <w:lang w:eastAsia="en-US"/>
        </w:rPr>
        <w:t>Layered</w:t>
      </w:r>
      <w:proofErr w:type="spellEnd"/>
      <w:r>
        <w:rPr>
          <w:lang w:eastAsia="en-US"/>
        </w:rPr>
        <w:t xml:space="preserve"> Depth Image“ (LDI), aber in zylindrischer Projektion. (Zheng et al., 2007)</w:t>
      </w:r>
    </w:p>
    <w:p w14:paraId="1751A426" w14:textId="082AE247" w:rsidR="00AA48E2" w:rsidRPr="00215A45" w:rsidRDefault="000041B9" w:rsidP="000041B9">
      <w:pPr>
        <w:rPr>
          <w:lang w:eastAsia="en-US"/>
        </w:rPr>
      </w:pPr>
      <w:r>
        <w:rPr>
          <w:lang w:eastAsia="en-US"/>
        </w:rPr>
        <w:t xml:space="preserve">Hier wurde aber nur ein 180-220° Panorama verwendet und hinter den Layern befindet sich keine </w:t>
      </w:r>
      <w:proofErr w:type="gramStart"/>
      <w:r>
        <w:rPr>
          <w:lang w:eastAsia="en-US"/>
        </w:rPr>
        <w:t>3 dimensionale</w:t>
      </w:r>
      <w:proofErr w:type="gramEnd"/>
      <w:r>
        <w:rPr>
          <w:lang w:eastAsia="en-US"/>
        </w:rPr>
        <w:t xml:space="preserve"> tiefe, der Parallaxe Effekt erzeugt dennoch ein Gefühl von tiefe, aber falls man sich den Layern nährt, bemerkt man das </w:t>
      </w:r>
      <w:proofErr w:type="gramStart"/>
      <w:r w:rsidR="00C41CED">
        <w:rPr>
          <w:lang w:eastAsia="en-US"/>
        </w:rPr>
        <w:t>diese Flach</w:t>
      </w:r>
      <w:proofErr w:type="gramEnd"/>
      <w:r>
        <w:rPr>
          <w:lang w:eastAsia="en-US"/>
        </w:rPr>
        <w:t xml:space="preserve"> sind.</w:t>
      </w:r>
    </w:p>
    <w:p w14:paraId="79026FCA" w14:textId="060D9D6B" w:rsidR="003E1469" w:rsidRPr="003E1469" w:rsidRDefault="00B7069D" w:rsidP="003E1469">
      <w:pPr>
        <w:pStyle w:val="berschrift3"/>
        <w:rPr>
          <w:lang w:eastAsia="en-US"/>
        </w:rPr>
      </w:pPr>
      <w:bookmarkStart w:id="26" w:name="_Toc212289432"/>
      <w:r w:rsidRPr="00B7069D">
        <w:rPr>
          <w:lang w:eastAsia="en-US"/>
        </w:rPr>
        <w:t>Spezifische Verfahren im Kontext 360°-Panoramen</w:t>
      </w:r>
      <w:bookmarkEnd w:id="26"/>
    </w:p>
    <w:p w14:paraId="00473D84" w14:textId="7A681533" w:rsidR="002B4AC6" w:rsidRDefault="002B4AC6" w:rsidP="002B4AC6">
      <w:pPr>
        <w:rPr>
          <w:lang w:eastAsia="en-US"/>
        </w:rPr>
      </w:pPr>
      <w:r>
        <w:rPr>
          <w:lang w:eastAsia="en-US"/>
        </w:rPr>
        <w:t xml:space="preserve">Eine bereits weit erforschte Variante im Indoor-Bereich ist die Rekonstruktion von 3D-Umgebungen aus einem oder mehreren 360°-Panoramen unter Verwendung von überwachtem </w:t>
      </w:r>
      <w:r>
        <w:rPr>
          <w:lang w:eastAsia="en-US"/>
        </w:rPr>
        <w:lastRenderedPageBreak/>
        <w:t>Deep Learning</w:t>
      </w:r>
      <w:r w:rsidR="00732E8D">
        <w:rPr>
          <w:lang w:eastAsia="en-US"/>
        </w:rPr>
        <w:t xml:space="preserve"> </w:t>
      </w:r>
      <w:r w:rsidR="00732E8D">
        <w:rPr>
          <w:lang w:eastAsia="en-US"/>
        </w:rPr>
        <w:fldChar w:fldCharType="begin"/>
      </w:r>
      <w:r w:rsidR="0039532A">
        <w:rPr>
          <w:lang w:eastAsia="en-US"/>
        </w:rPr>
        <w:instrText xml:space="preserve"> ADDIN ZOTERO_ITEM CSL_CITATION {"citationID":"OXE4Js8T","properties":{"formattedCitation":"(He et al., 2022, S. 5173\\uc0\\u8211{}5174; Silveira et al., 2023, S. 1\\uc0\\u8211{}2; Wang et al., 2023, S. 1\\uc0\\u8211{}2)","plainCitation":"(He et al., 2022, S. 5173–5174; Silveira et al., 2023, S. 1–2; Wang et al., 2023,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2","label":"page"},{"id":17,"uris":["http://zotero.org/users/14551900/items/QSRCPTIS"],"itemData":{"id":17,"type":"article","abstract":"Neural Radiance Field (NeRF) has achieved substantial progress in novel view synthesis given multi-view images. Recently, some works have attempted to train a NeRF from a single image with 3D priors. They mainly focus on a limited field of view with a few occlusions, which greatly limits their scalability to real-world 360-degree panoramic scenarios with large-size occlusions. In this paper, we present PERF, a 360-degree novel view synthesis framework that trains a panoramic neural radiance field from a single panorama. Notably, PERF allows 3D roaming in a complex scene without expensive and tedious image collection. To achieve this goal, we propose a novel collaborative RGBD inpainting method and a progressive inpainting-and-erasing method to lift up a 360-degree 2D scene to a 3D scene. Specifically, we first predict a panoramic depth map as initialization given a single panorama and reconstruct visible 3D regions with volume rendering. Then we introduce a collaborative RGBD inpainting approach into a NeRF for completing RGB images and depth maps from random views, which is derived from an RGB Stable Diffusion model and a monocular depth estimator. Finally, we introduce an inpainting-and-erasing strategy to avoid inconsistent geometry between a newly-sampled view and reference views. The two components are integrated into the learning of NeRFs in a unified optimization framework and achieve promising results. Extensive experiments on Replica and a new dataset PERF-in-the-wild demonstrate the superiority of our PERF over state-of-the-art methods. Our PERF can be widely used for real-world applications, such as panorama-to-3D, text-to-3D, and 3D scene stylization applications. Project page and code are available at https://perf-project.github.io/ and https://github.com/perf-project/PeRF.","DOI":"10.48550/arXiv.2310.16831","note":"arXiv:2310.16831 [cs]","number":"arXiv:2310.16831","publisher":"arXiv","source":"arXiv.org","title":"PERF: Panoramic Neural Radiance Field from a Single Panorama","title-short":"PERF","URL":"http://arxiv.org/abs/2310.16831","author":[{"family":"Wang","given":"Guangcong"},{"family":"Wang","given":"Peng"},{"family":"Chen","given":"Zhaoxi"},{"family":"Wang","given":"Wenping"},{"family":"Loy","given":"Chen Change"},{"family":"Liu","given":"Ziwei"}],"accessed":{"date-parts":[["2025",9,3]]},"issued":{"date-parts":[["2023",10,28]]},"citation-key":"wangPERFPanoramicNeural2023"},"locator":"1-2"}],"schema":"https://github.com/citation-style-language/schema/raw/master/csl-citation.json"} </w:instrText>
      </w:r>
      <w:r w:rsidR="00732E8D">
        <w:rPr>
          <w:lang w:eastAsia="en-US"/>
        </w:rPr>
        <w:fldChar w:fldCharType="separate"/>
      </w:r>
      <w:r w:rsidR="0039532A" w:rsidRPr="0039532A">
        <w:t>(He et al., 2022, S. 5173–5174; Silveira et al., 2023, S. 1–2; Wang et al., 2023, S. 1–2)</w:t>
      </w:r>
      <w:r w:rsidR="00732E8D">
        <w:rPr>
          <w:lang w:eastAsia="en-US"/>
        </w:rPr>
        <w:fldChar w:fldCharType="end"/>
      </w:r>
      <w:r>
        <w:rPr>
          <w:lang w:eastAsia="en-US"/>
        </w:rPr>
        <w:t>.</w:t>
      </w:r>
      <w:r w:rsidR="00732E8D">
        <w:rPr>
          <w:lang w:eastAsia="en-US"/>
        </w:rPr>
        <w:t xml:space="preserve"> </w:t>
      </w:r>
      <w:r>
        <w:rPr>
          <w:lang w:eastAsia="en-US"/>
        </w:rPr>
        <w:t>Dabei werden die Panoramabilder in ein neuronales Netz eingespeist, das zuvor mit zahlreichen Panoramen und deren zugehörigen Tiefeninformationen trainiert wurde</w:t>
      </w:r>
      <w:r w:rsidR="00AF56BC">
        <w:rPr>
          <w:lang w:eastAsia="en-US"/>
        </w:rPr>
        <w:t xml:space="preserve"> </w:t>
      </w:r>
      <w:r w:rsidR="00AF56BC">
        <w:rPr>
          <w:lang w:eastAsia="en-US"/>
        </w:rPr>
        <w:fldChar w:fldCharType="begin"/>
      </w:r>
      <w:r w:rsidR="00AF56BC">
        <w:rPr>
          <w:lang w:eastAsia="en-US"/>
        </w:rPr>
        <w:instrText xml:space="preserve"> ADDIN ZOTERO_ITEM CSL_CITATION {"citationID":"A1tk0OaG","properties":{"formattedCitation":"(He et al., 2022, S. 5174)","plainCitation":"(He et al., 2022, S. 5174)","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4"}],"schema":"https://github.com/citation-style-language/schema/raw/master/csl-citation.json"} </w:instrText>
      </w:r>
      <w:r w:rsidR="00AF56BC">
        <w:rPr>
          <w:lang w:eastAsia="en-US"/>
        </w:rPr>
        <w:fldChar w:fldCharType="separate"/>
      </w:r>
      <w:r w:rsidR="00AF56BC" w:rsidRPr="00AF56BC">
        <w:t>(He et al., 2022, S. 5174)</w:t>
      </w:r>
      <w:r w:rsidR="00AF56BC">
        <w:rPr>
          <w:lang w:eastAsia="en-US"/>
        </w:rPr>
        <w:fldChar w:fldCharType="end"/>
      </w:r>
      <w:r>
        <w:rPr>
          <w:lang w:eastAsia="en-US"/>
        </w:rPr>
        <w:t>.</w:t>
      </w:r>
      <w:r w:rsidR="00732E8D">
        <w:rPr>
          <w:lang w:eastAsia="en-US"/>
        </w:rPr>
        <w:t xml:space="preserve"> </w:t>
      </w:r>
      <w:r>
        <w:rPr>
          <w:lang w:eastAsia="en-US"/>
        </w:rPr>
        <w:t>Diese sogenannten Ground-Truth-Informationen unterscheiden sich je nach Studie und können beispielsweise Depth Maps, Normalenvektoren oder die Kamerahöhe umfassen</w:t>
      </w:r>
      <w:r w:rsidR="00375D05">
        <w:rPr>
          <w:lang w:eastAsia="en-US"/>
        </w:rPr>
        <w:t xml:space="preserve"> </w:t>
      </w:r>
      <w:r w:rsidR="00375D05">
        <w:rPr>
          <w:lang w:eastAsia="en-US"/>
        </w:rPr>
        <w:fldChar w:fldCharType="begin"/>
      </w:r>
      <w:r w:rsidR="00375D05">
        <w:rPr>
          <w:lang w:eastAsia="en-US"/>
        </w:rPr>
        <w:instrText xml:space="preserve"> ADDIN ZOTERO_ITEM CSL_CITATION {"citationID":"nYvbLjDu","properties":{"formattedCitation":"(He et al., 2022, S. 5173\\uc0\\u8211{}5174; Rey-Area et al., 2022, S. 1\\uc0\\u8211{}2)","plainCitation":"(He et al., 2022, S. 5173–5174; Rey-Area et al., 2022,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9,"uris":["http://zotero.org/users/14551900/items/V2RCBFVC"],"itemData":{"id":9,"type":"article","abstract":"360{\\deg} cameras can capture complete environments in a single shot, which makes 360{\\deg} imagery alluring in many computer vision tasks. However, monocular depth estimation remains a challenge for 360{\\deg} data, particularly for high resolutions like 2K (2048x1024) and beyond that are important for novel-view synthesis and virtual reality applications. Current CNN-based methods do not support such high resolutions due to limited GPU memory. In this work, we propose a flexible framework for monocular depth estimation from high-resolution 360{\\deg} images using tangent images. We project the 360{\\deg} input image onto a set of tangent planes that produce perspective views, which are suitable for the latest, most accurate state-of-the-art perspective monocular depth estimators. To achieve globally consistent disparity estimates, we recombine the individual depth estimates using deformable multi-scale alignment followed by gradient-domain blending. The result is a dense, high-resolution 360{\\deg} depth map with a high level of detail, also for outdoor scenes which are not supported by existing methods. Our source code and data are available at https://manurare.github.io/360monodepth/.","DOI":"10.48550/arXiv.2111.15669","note":"arXiv:2111.15669 [cs]\nCitation Key: averaging_nis_Cita","number":"arXiv:2111.15669","publisher":"arXiv","source":"arXiv.org","title":"360MonoDepth: High-Resolution 360° Monocular Depth Estimation","title-short":"360MonoDepth","URL":"http://arxiv.org/abs/2111.15669","author":[{"family":"Rey-Area","given":"Manuel"},{"family":"Yuan","given":"Mingze"},{"family":"Richardt","given":"Christian"}],"accessed":{"date-parts":[["2025",8,28]]},"issued":{"date-parts":[["2022",3,28]]},"citation-key":"averaging_nis_Cita"},"locator":"1-2","label":"page"}],"schema":"https://github.com/citation-style-language/schema/raw/master/csl-citation.json"} </w:instrText>
      </w:r>
      <w:r w:rsidR="00375D05">
        <w:rPr>
          <w:lang w:eastAsia="en-US"/>
        </w:rPr>
        <w:fldChar w:fldCharType="separate"/>
      </w:r>
      <w:r w:rsidR="00375D05" w:rsidRPr="00375D05">
        <w:t>(He et al., 2022, S. 5173–5174; Rey-Area et al., 2022, S. 1–2)</w:t>
      </w:r>
      <w:r w:rsidR="00375D05">
        <w:rPr>
          <w:lang w:eastAsia="en-US"/>
        </w:rPr>
        <w:fldChar w:fldCharType="end"/>
      </w:r>
      <w:r>
        <w:rPr>
          <w:lang w:eastAsia="en-US"/>
        </w:rPr>
        <w:t>.</w:t>
      </w:r>
      <w:r w:rsidR="00732E8D">
        <w:rPr>
          <w:lang w:eastAsia="en-US"/>
        </w:rPr>
        <w:t xml:space="preserve"> </w:t>
      </w:r>
      <w:r>
        <w:rPr>
          <w:lang w:eastAsia="en-US"/>
        </w:rPr>
        <w:t>Durch dieses Training lernt das neuronale Netz, die Tiefenstruktur einer Szene aus einem in manchen Fällen auch aus mehreren Panoramabildern zu rekonstruieren</w:t>
      </w:r>
      <w:r w:rsidR="00B64607">
        <w:rPr>
          <w:lang w:eastAsia="en-US"/>
        </w:rPr>
        <w:t xml:space="preserve"> </w:t>
      </w:r>
      <w:r w:rsidR="00B64607">
        <w:rPr>
          <w:lang w:eastAsia="en-US"/>
        </w:rPr>
        <w:fldChar w:fldCharType="begin"/>
      </w:r>
      <w:r w:rsidR="00B64607">
        <w:rPr>
          <w:lang w:eastAsia="en-US"/>
        </w:rPr>
        <w:instrText xml:space="preserve"> ADDIN ZOTERO_ITEM CSL_CITATION {"citationID":"3Okq8Djr","properties":{"formattedCitation":"(Silveira et al., 2023, S. 11)","plainCitation":"(Silveira et al., 2023, S. 11)","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1"}],"schema":"https://github.com/citation-style-language/schema/raw/master/csl-citation.json"} </w:instrText>
      </w:r>
      <w:r w:rsidR="00B64607">
        <w:rPr>
          <w:lang w:eastAsia="en-US"/>
        </w:rPr>
        <w:fldChar w:fldCharType="separate"/>
      </w:r>
      <w:r w:rsidR="00B64607" w:rsidRPr="00B64607">
        <w:t>(Silveira et al., 2023, S. 11)</w:t>
      </w:r>
      <w:r w:rsidR="00B64607">
        <w:rPr>
          <w:lang w:eastAsia="en-US"/>
        </w:rPr>
        <w:fldChar w:fldCharType="end"/>
      </w:r>
    </w:p>
    <w:p w14:paraId="10E2DC49" w14:textId="206DE143" w:rsidR="002B4AC6" w:rsidRDefault="002B4AC6" w:rsidP="002B4AC6">
      <w:pPr>
        <w:rPr>
          <w:lang w:eastAsia="en-US"/>
        </w:rPr>
      </w:pPr>
      <w:r>
        <w:rPr>
          <w:lang w:eastAsia="en-US"/>
        </w:rPr>
        <w:t>Die Ergebnisse werden typischerweise in Form einer Depth Map, einer Point Cloud oder eines 3D-Meshes ausgegeben, aus denen sich die räumliche Struktur ableiten lässt</w:t>
      </w:r>
      <w:r w:rsidR="0039532A">
        <w:rPr>
          <w:lang w:eastAsia="en-US"/>
        </w:rPr>
        <w:t xml:space="preserve"> </w:t>
      </w:r>
      <w:r w:rsidR="0039532A">
        <w:rPr>
          <w:lang w:eastAsia="en-US"/>
        </w:rPr>
        <w:fldChar w:fldCharType="begin"/>
      </w:r>
      <w:r w:rsidR="0039532A">
        <w:rPr>
          <w:lang w:eastAsia="en-US"/>
        </w:rPr>
        <w:instrText xml:space="preserve"> ADDIN ZOTERO_ITEM CSL_CITATION {"citationID":"Qlb4R28j","properties":{"formattedCitation":"(Silveira et al., 2023, S. 6\\uc0\\u8211{}8)","plainCitation":"(Silveira et al., 2023, S. 6–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6-8"}],"schema":"https://github.com/citation-style-language/schema/raw/master/csl-citation.json"} </w:instrText>
      </w:r>
      <w:r w:rsidR="0039532A">
        <w:rPr>
          <w:lang w:eastAsia="en-US"/>
        </w:rPr>
        <w:fldChar w:fldCharType="separate"/>
      </w:r>
      <w:r w:rsidR="0039532A" w:rsidRPr="0039532A">
        <w:t>(Silveira et al., 2023, S. 6–8)</w:t>
      </w:r>
      <w:r w:rsidR="0039532A">
        <w:rPr>
          <w:lang w:eastAsia="en-US"/>
        </w:rPr>
        <w:fldChar w:fldCharType="end"/>
      </w:r>
      <w:r>
        <w:rPr>
          <w:lang w:eastAsia="en-US"/>
        </w:rPr>
        <w:t>.</w:t>
      </w:r>
      <w:r w:rsidR="00AF56BC">
        <w:rPr>
          <w:lang w:eastAsia="en-US"/>
        </w:rPr>
        <w:t xml:space="preserve"> </w:t>
      </w:r>
      <w:r>
        <w:rPr>
          <w:lang w:eastAsia="en-US"/>
        </w:rPr>
        <w:t>Solche Verfahren finden bislang vor allem Anwendung in Bereichen wie Innenarchitektur, Schulungsumgebungen oder Visualisierungsanwendungen, da sie zwar sehr detaillierte Geometrien erzeugen, diese jedoch häufig große Datenmengen verursachen oder sich primär auf Innenräume beschränken</w:t>
      </w:r>
      <w:r w:rsidR="00C85E28">
        <w:rPr>
          <w:lang w:eastAsia="en-US"/>
        </w:rPr>
        <w:t xml:space="preserve"> </w:t>
      </w:r>
      <w:r w:rsidR="00AF56BC">
        <w:rPr>
          <w:lang w:eastAsia="en-US"/>
        </w:rPr>
        <w:fldChar w:fldCharType="begin"/>
      </w:r>
      <w:r w:rsidR="0039532A">
        <w:rPr>
          <w:lang w:eastAsia="en-US"/>
        </w:rPr>
        <w:instrText xml:space="preserve"> ADDIN ZOTERO_ITEM CSL_CITATION {"citationID":"Hag4KPht","properties":{"unsorted":true,"formattedCitation":"(Zeng et al., 2020, S. 1\\uc0\\u8211{}2; Silveira et al., 2023, S. 9\\uc0\\u8211{}10)","plainCitation":"(Zeng et al., 2020, S. 1–2; Silveira et al., 2023, S. 9–10)","noteIndex":0},"citationItems":[{"id":119,"uris":["http://zotero.org/users/14551900/items/8WU39QS9"],"itemData":{"id":119,"type":"chapter","abstract":"In this paper, we propose a method which jointly learns the layout prediction and depth estimation from a single indoor panorama image. Previous methods have considered layout prediction and depth estimation from a single panorama image separately. However, these two tasks are tightly intertwined. Leveraging the layout depth map as an intermediate representation, our proposed method outperforms existing methods for both panorama layout prediction and depth estimation. Experiments on the challenging real-world dataset of Stanford 2D-3D demonstrate that our approach obtains superior performance for both the layout prediction tasks (3D IoU: 85.81% v.s. 79.79%) and the depth estimation (Abs Rel: 0.068 v.s. 0.079).","container-title":"Computer Vision – ECCV 2020","event-place":"Cham","ISBN":"978-3-030-58516-7","language":"en","note":"collection-title: Lecture Notes in Computer Science\nDOI: 10.1007/978-3-030-58517-4_39","page":"666-682","publisher":"Springer International Publishing","publisher-place":"Cham","source":"DOI.org (Crossref)","title":"Joint 3D Layout and Depth Prediction from a Single Indoor Panorama Image","URL":"https://link.springer.com/10.1007/978-3-030-58517-4_39","volume":"12361","editor":[{"family":"Vedaldi","given":"Andrea"},{"family":"Bischof","given":"Horst"},{"family":"Brox","given":"Thomas"},{"family":"Frahm","given":"Jan-Michael"}],"author":[{"family":"Zeng","given":"Wei"},{"family":"Karaoglu","given":"Sezer"},{"family":"Gevers","given":"Theo"}],"accessed":{"date-parts":[["2025",10,21]]},"issued":{"date-parts":[["2020"]]},"citation-key":"zengJoint3DLayout2020"},"locator":"1-2","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9-10","label":"page"}],"schema":"https://github.com/citation-style-language/schema/raw/master/csl-citation.json"} </w:instrText>
      </w:r>
      <w:r w:rsidR="00AF56BC">
        <w:rPr>
          <w:lang w:eastAsia="en-US"/>
        </w:rPr>
        <w:fldChar w:fldCharType="separate"/>
      </w:r>
      <w:r w:rsidR="0039532A" w:rsidRPr="0039532A">
        <w:t>(Zeng et al., 2020, S. 1–2; Silveira et al., 2023, S. 9–10)</w:t>
      </w:r>
      <w:r w:rsidR="00AF56BC">
        <w:rPr>
          <w:lang w:eastAsia="en-US"/>
        </w:rPr>
        <w:fldChar w:fldCharType="end"/>
      </w:r>
      <w:r>
        <w:rPr>
          <w:lang w:eastAsia="en-US"/>
        </w:rPr>
        <w:t>.</w:t>
      </w:r>
      <w:r w:rsidR="00AF56BC">
        <w:rPr>
          <w:lang w:eastAsia="en-US"/>
        </w:rPr>
        <w:t xml:space="preserve"> </w:t>
      </w:r>
      <w:commentRangeStart w:id="27"/>
      <w:r>
        <w:rPr>
          <w:lang w:eastAsia="en-US"/>
        </w:rPr>
        <w:t>Für Anwendungen, die auf eine kompakte und effiziente Tiefendarstellung abzielen etwa zur visuellen Unterstützung in interaktiven Interfaces oder mobilen Systemen sind diese Verfahren daher nur bedingt geeignet.</w:t>
      </w:r>
      <w:r w:rsidR="00FB76C7">
        <w:rPr>
          <w:lang w:eastAsia="en-US"/>
        </w:rPr>
        <w:t xml:space="preserve"> Gezielt wird </w:t>
      </w:r>
      <w:r w:rsidR="00FC692A">
        <w:rPr>
          <w:lang w:eastAsia="en-US"/>
        </w:rPr>
        <w:t>eine Ressource</w:t>
      </w:r>
      <w:r w:rsidR="00FB76C7">
        <w:rPr>
          <w:lang w:eastAsia="en-US"/>
        </w:rPr>
        <w:t xml:space="preserve"> sparsame Variante gesucht, die Webend gut aussieht (Bro ich bin </w:t>
      </w:r>
      <w:proofErr w:type="spellStart"/>
      <w:proofErr w:type="gramStart"/>
      <w:r w:rsidR="00FB76C7">
        <w:rPr>
          <w:lang w:eastAsia="en-US"/>
        </w:rPr>
        <w:t>tod</w:t>
      </w:r>
      <w:proofErr w:type="spellEnd"/>
      <w:proofErr w:type="gramEnd"/>
      <w:r w:rsidR="00FB76C7">
        <w:rPr>
          <w:lang w:eastAsia="en-US"/>
        </w:rPr>
        <w:t xml:space="preserve"> was heißt gut aussieht?) und Performen kann. Die meisten Verfahren sind für </w:t>
      </w:r>
      <w:proofErr w:type="spellStart"/>
      <w:r w:rsidR="00FB76C7">
        <w:rPr>
          <w:lang w:eastAsia="en-US"/>
        </w:rPr>
        <w:t>innenraum</w:t>
      </w:r>
      <w:proofErr w:type="spellEnd"/>
      <w:r w:rsidR="00FB76C7">
        <w:rPr>
          <w:lang w:eastAsia="en-US"/>
        </w:rPr>
        <w:t xml:space="preserve"> </w:t>
      </w:r>
      <w:proofErr w:type="spellStart"/>
      <w:r w:rsidR="00FB76C7">
        <w:rPr>
          <w:lang w:eastAsia="en-US"/>
        </w:rPr>
        <w:t>szenarien</w:t>
      </w:r>
      <w:proofErr w:type="spellEnd"/>
      <w:r w:rsidR="00FB76C7">
        <w:rPr>
          <w:lang w:eastAsia="en-US"/>
        </w:rPr>
        <w:t xml:space="preserve"> gedacht oder erzeugen nur ein </w:t>
      </w:r>
      <w:commentRangeEnd w:id="27"/>
      <w:r w:rsidR="004047DE">
        <w:rPr>
          <w:rStyle w:val="Kommentarzeichen"/>
        </w:rPr>
        <w:commentReference w:id="27"/>
      </w:r>
    </w:p>
    <w:p w14:paraId="568346F2" w14:textId="77777777" w:rsidR="002B4AC6" w:rsidRDefault="002B4AC6" w:rsidP="002B4AC6">
      <w:pPr>
        <w:rPr>
          <w:lang w:eastAsia="en-US"/>
        </w:rPr>
      </w:pPr>
    </w:p>
    <w:p w14:paraId="09EBB17D" w14:textId="77777777" w:rsidR="00E23B9D" w:rsidRPr="00E23B9D" w:rsidRDefault="00E23B9D" w:rsidP="00E23B9D">
      <w:pPr>
        <w:ind w:left="360"/>
        <w:rPr>
          <w:lang w:val="en-US" w:eastAsia="en-US"/>
        </w:rPr>
      </w:pPr>
      <w:r w:rsidRPr="00E23B9D">
        <w:rPr>
          <w:lang w:val="en-US" w:eastAsia="en-US"/>
        </w:rPr>
        <w:t>Calibrating Panoramic Depth Estimation for Practical Applications (2024)</w:t>
      </w:r>
    </w:p>
    <w:p w14:paraId="3204AF60" w14:textId="77777777" w:rsidR="00E23B9D" w:rsidRPr="00E23B9D" w:rsidRDefault="00E23B9D" w:rsidP="00E23B9D">
      <w:pPr>
        <w:numPr>
          <w:ilvl w:val="0"/>
          <w:numId w:val="15"/>
        </w:numPr>
        <w:rPr>
          <w:lang w:val="en-US" w:eastAsia="en-US"/>
        </w:rPr>
      </w:pPr>
      <w:r w:rsidRPr="00E23B9D">
        <w:rPr>
          <w:lang w:val="en-US" w:eastAsia="en-US"/>
        </w:rPr>
        <w:t xml:space="preserve">„Calibrating Panoramic Depth Estimation for Practical </w:t>
      </w:r>
      <w:proofErr w:type="gramStart"/>
      <w:r w:rsidRPr="00E23B9D">
        <w:rPr>
          <w:lang w:val="en-US" w:eastAsia="en-US"/>
        </w:rPr>
        <w:t>Applications“ (</w:t>
      </w:r>
      <w:proofErr w:type="gramEnd"/>
      <w:r w:rsidRPr="00E23B9D">
        <w:rPr>
          <w:lang w:val="en-US" w:eastAsia="en-US"/>
        </w:rPr>
        <w:t xml:space="preserve">2024) </w:t>
      </w:r>
      <w:hyperlink r:id="rId21" w:tgtFrame="_blank" w:history="1">
        <w:proofErr w:type="spellStart"/>
        <w:r w:rsidRPr="00E23B9D">
          <w:rPr>
            <w:rStyle w:val="Hyperlink"/>
            <w:lang w:val="en-US" w:eastAsia="en-US"/>
          </w:rPr>
          <w:t>arXiv</w:t>
        </w:r>
        <w:proofErr w:type="spellEnd"/>
      </w:hyperlink>
    </w:p>
    <w:p w14:paraId="78C8BABB" w14:textId="77777777" w:rsidR="00E23B9D" w:rsidRPr="00E23B9D" w:rsidRDefault="00E23B9D" w:rsidP="00E23B9D">
      <w:pPr>
        <w:numPr>
          <w:ilvl w:val="0"/>
          <w:numId w:val="15"/>
        </w:numPr>
        <w:rPr>
          <w:lang w:eastAsia="en-US"/>
        </w:rPr>
      </w:pPr>
      <w:r w:rsidRPr="00E23B9D">
        <w:rPr>
          <w:b/>
          <w:bCs/>
          <w:lang w:eastAsia="en-US"/>
        </w:rPr>
        <w:t>Relevanz</w:t>
      </w:r>
      <w:r w:rsidRPr="00E23B9D">
        <w:rPr>
          <w:lang w:eastAsia="en-US"/>
        </w:rPr>
        <w:t>: Untersucht die Genauigkeit von Tiefen-Schätzungen bei Panorama-Darstellungen und zeigt auf, wo Limitationen sind — gut für deinen Abschnitt „Einschränkungen und Forschungsbedarf“.</w:t>
      </w:r>
    </w:p>
    <w:p w14:paraId="47B0955D" w14:textId="77777777" w:rsidR="00E23B9D" w:rsidRPr="00E23B9D" w:rsidRDefault="00E23B9D" w:rsidP="00E23B9D">
      <w:pPr>
        <w:numPr>
          <w:ilvl w:val="0"/>
          <w:numId w:val="15"/>
        </w:numPr>
        <w:rPr>
          <w:lang w:eastAsia="en-US"/>
        </w:rPr>
      </w:pPr>
      <w:r w:rsidRPr="00E23B9D">
        <w:rPr>
          <w:b/>
          <w:bCs/>
          <w:lang w:eastAsia="en-US"/>
        </w:rPr>
        <w:t>Nutzen</w:t>
      </w:r>
      <w:r w:rsidRPr="00E23B9D">
        <w:rPr>
          <w:lang w:eastAsia="en-US"/>
        </w:rPr>
        <w:t>: Du kannst daraus zitieren, dass aktuelle Verfahren zwar Fortschritte machen, aber noch unsicher sind – z. B. bei großen Bereichsverschiebungen oder reduzierter Verlässlichkeit der absoluten Tiefenwerte.</w:t>
      </w:r>
    </w:p>
    <w:p w14:paraId="7BD66E79" w14:textId="77777777" w:rsidR="00E23B9D" w:rsidRPr="00CF463F" w:rsidRDefault="00E23B9D" w:rsidP="00E23B9D">
      <w:pPr>
        <w:ind w:left="360"/>
        <w:rPr>
          <w:lang w:eastAsia="en-US"/>
        </w:rPr>
      </w:pPr>
    </w:p>
    <w:p w14:paraId="5C722DEA" w14:textId="77777777" w:rsidR="00CF463F" w:rsidRPr="00CF463F" w:rsidRDefault="00CF463F" w:rsidP="00CF463F">
      <w:pPr>
        <w:rPr>
          <w:lang w:eastAsia="en-US"/>
        </w:rPr>
      </w:pPr>
    </w:p>
    <w:p w14:paraId="2897F99B" w14:textId="48D3565D" w:rsidR="00B7069D" w:rsidRDefault="00B7069D" w:rsidP="00B7069D">
      <w:pPr>
        <w:pStyle w:val="berschrift3"/>
        <w:rPr>
          <w:lang w:eastAsia="en-US"/>
        </w:rPr>
      </w:pPr>
      <w:bookmarkStart w:id="28" w:name="_Toc212289433"/>
      <w:r w:rsidRPr="00B7069D">
        <w:rPr>
          <w:lang w:eastAsia="en-US"/>
        </w:rPr>
        <w:lastRenderedPageBreak/>
        <w:t>Einschränkungen und Forschungsbedarf</w:t>
      </w:r>
      <w:bookmarkEnd w:id="28"/>
    </w:p>
    <w:p w14:paraId="4F007952" w14:textId="77777777" w:rsidR="00916E33" w:rsidRPr="00916E33" w:rsidRDefault="00916E33" w:rsidP="00916E33">
      <w:pPr>
        <w:rPr>
          <w:lang w:eastAsia="en-US"/>
        </w:rPr>
      </w:pPr>
      <w:r w:rsidRPr="00916E33">
        <w:rPr>
          <w:lang w:eastAsia="en-US"/>
        </w:rPr>
        <w:t xml:space="preserve">Im vorherigen Kapitel wurden Verfahren vorgestellt, die sich mit der Tiefenschätzung aus 360°-Panoramen befassen. Dabei zeigte sich, dass nahezu alle aktuellen Arbeiten ihren Fokus auf die Erzeugung von Depth Maps legen. Hier soll nun erläutert werden, wieso das so ist und warum die Forschung den Schritt umgeht, mithilfe der erstellten Depth Map ein 3D-Modell zu erstellen. Diese Größe lässt sich mithilfe von einem Vergleichswert messen, zum Beispiel misst Root Mean </w:t>
      </w:r>
      <w:proofErr w:type="spellStart"/>
      <w:r w:rsidRPr="00916E33">
        <w:rPr>
          <w:lang w:eastAsia="en-US"/>
        </w:rPr>
        <w:t>Squared</w:t>
      </w:r>
      <w:proofErr w:type="spellEnd"/>
      <w:r w:rsidRPr="00916E33">
        <w:rPr>
          <w:lang w:eastAsia="en-US"/>
        </w:rPr>
        <w:t xml:space="preserve"> Error (RMSE), wie weit die vorhergesagte Tiefe vom echten (Ground-Truth) Wert entfernt ist. Zudem kann auch der Durchschnittlicher absoluter Fehler Mean Absolute Error (MAE) gemessen werden, dieser misst den Durchschnitt aller Fehler, egal ob zu groß oder zu klein. Zuletzt kann man auch messen, wie viele Pixel ungefähr richtig sind. Das führt dazu, dass Tiefe eine Eindeutige, metrisch Bewertbare Zielgröße ist. Man könnte also sagen, dass Depth Maps standardisierte vergleichbare Größen sind, die sich Optimieren lassen. (Silveira et al., 2023, S. 7–8). </w:t>
      </w:r>
    </w:p>
    <w:p w14:paraId="603B1448" w14:textId="77777777" w:rsidR="00916E33" w:rsidRPr="00916E33" w:rsidRDefault="00916E33" w:rsidP="00916E33">
      <w:pPr>
        <w:rPr>
          <w:lang w:val="en-US" w:eastAsia="en-US"/>
        </w:rPr>
      </w:pPr>
      <w:r w:rsidRPr="00916E33">
        <w:rPr>
          <w:lang w:eastAsia="en-US"/>
        </w:rPr>
        <w:t xml:space="preserve">Da es sich bei Depth Maps um zweidimensionale Bilder handelt, ist für die vollständige Erstellung eines 3D-Modells eine weitere Bearbeitung erforderlich. </w:t>
      </w:r>
      <w:r w:rsidRPr="00916E33">
        <w:rPr>
          <w:lang w:val="en-US" w:eastAsia="en-US"/>
        </w:rPr>
        <w:t xml:space="preserve">Silveira et al. </w:t>
      </w:r>
      <w:proofErr w:type="spellStart"/>
      <w:r w:rsidRPr="00916E33">
        <w:rPr>
          <w:lang w:val="en-US" w:eastAsia="en-US"/>
        </w:rPr>
        <w:t>betonen</w:t>
      </w:r>
      <w:proofErr w:type="spellEnd"/>
      <w:r w:rsidRPr="00916E33">
        <w:rPr>
          <w:lang w:val="en-US" w:eastAsia="en-US"/>
        </w:rPr>
        <w:t xml:space="preserve"> </w:t>
      </w:r>
      <w:proofErr w:type="spellStart"/>
      <w:r w:rsidRPr="00916E33">
        <w:rPr>
          <w:lang w:val="en-US" w:eastAsia="en-US"/>
        </w:rPr>
        <w:t>hierzu</w:t>
      </w:r>
      <w:proofErr w:type="spellEnd"/>
      <w:r w:rsidRPr="00916E33">
        <w:rPr>
          <w:lang w:val="en-US" w:eastAsia="en-US"/>
        </w:rPr>
        <w:t xml:space="preserve"> </w:t>
      </w:r>
      <w:proofErr w:type="spellStart"/>
      <w:r w:rsidRPr="00916E33">
        <w:rPr>
          <w:lang w:val="en-US" w:eastAsia="en-US"/>
        </w:rPr>
        <w:t>ausdrücklich</w:t>
      </w:r>
      <w:proofErr w:type="spellEnd"/>
      <w:r w:rsidRPr="00916E33">
        <w:rPr>
          <w:lang w:val="en-US" w:eastAsia="en-US"/>
        </w:rPr>
        <w:t>: „Per-face depth estimation tends to produce discontinuities along face edges [87, 119, 32], and post-processing is required to obtain the full 3D model of the scene.”</w:t>
      </w:r>
    </w:p>
    <w:p w14:paraId="5585F1A9" w14:textId="77777777" w:rsidR="00916E33" w:rsidRPr="00916E33" w:rsidRDefault="00916E33" w:rsidP="00916E33">
      <w:pPr>
        <w:rPr>
          <w:lang w:eastAsia="en-US"/>
        </w:rPr>
      </w:pPr>
      <w:r w:rsidRPr="00916E33">
        <w:rPr>
          <w:lang w:eastAsia="en-US"/>
        </w:rPr>
        <w:t>(Silveira et al., 2023, S. 20)</w:t>
      </w:r>
    </w:p>
    <w:p w14:paraId="0E94C2A1" w14:textId="77777777" w:rsidR="00916E33" w:rsidRPr="00916E33" w:rsidRDefault="00916E33" w:rsidP="00916E33">
      <w:pPr>
        <w:rPr>
          <w:lang w:eastAsia="en-US"/>
        </w:rPr>
      </w:pPr>
      <w:commentRangeStart w:id="29"/>
      <w:r w:rsidRPr="00916E33">
        <w:rPr>
          <w:lang w:eastAsia="en-US"/>
        </w:rPr>
        <w:t xml:space="preserve">Diese Nacharbeitungen kann je nach Verfahren, zu einem hochauflösenden High-Poly Mesh oder Point Cloud, die für Performance Zwecke im Web problematisch werden könnten. </w:t>
      </w:r>
      <w:commentRangeEnd w:id="29"/>
      <w:r>
        <w:rPr>
          <w:rStyle w:val="Kommentarzeichen"/>
        </w:rPr>
        <w:commentReference w:id="29"/>
      </w:r>
      <w:r w:rsidRPr="00916E33">
        <w:rPr>
          <w:lang w:eastAsia="en-US"/>
        </w:rPr>
        <w:t xml:space="preserve">Ich möchte hier darauf hinweisen, dass </w:t>
      </w:r>
      <w:proofErr w:type="gramStart"/>
      <w:r w:rsidRPr="00916E33">
        <w:rPr>
          <w:lang w:eastAsia="en-US"/>
        </w:rPr>
        <w:t>es prinzipiell</w:t>
      </w:r>
      <w:proofErr w:type="gramEnd"/>
      <w:r w:rsidRPr="00916E33">
        <w:rPr>
          <w:lang w:eastAsia="en-US"/>
        </w:rPr>
        <w:t xml:space="preserve"> nicht unmöglich ist, aus einer Depth Map eine visuell ansehnliches Low Poly zu erzeugen. Diese Nachbearbeitung könnte aufwendig werden, in diesem Fall arbeiten wir mit einem 360°-Panorama. Daher schätze ich das speziell der </w:t>
      </w:r>
      <w:proofErr w:type="spellStart"/>
      <w:r w:rsidRPr="00916E33">
        <w:rPr>
          <w:lang w:eastAsia="en-US"/>
        </w:rPr>
        <w:t>aufwand</w:t>
      </w:r>
      <w:proofErr w:type="spellEnd"/>
      <w:r w:rsidRPr="00916E33">
        <w:rPr>
          <w:lang w:eastAsia="en-US"/>
        </w:rPr>
        <w:t xml:space="preserve"> Groß ist ein Optimiertes LP zu erstellen, da du hier viel mehr Bildinformationen hast als sonst mit einem normalen </w:t>
      </w:r>
      <w:commentRangeStart w:id="30"/>
      <w:r w:rsidRPr="00916E33">
        <w:rPr>
          <w:lang w:eastAsia="en-US"/>
        </w:rPr>
        <w:t>Bild.</w:t>
      </w:r>
      <w:commentRangeEnd w:id="30"/>
      <w:r>
        <w:rPr>
          <w:rStyle w:val="Kommentarzeichen"/>
        </w:rPr>
        <w:commentReference w:id="30"/>
      </w:r>
    </w:p>
    <w:p w14:paraId="635B0E8A" w14:textId="154157D6" w:rsidR="003F455E" w:rsidRDefault="003F032E" w:rsidP="003F455E">
      <w:pPr>
        <w:pStyle w:val="berschrift2"/>
        <w:rPr>
          <w:lang w:eastAsia="en-US"/>
        </w:rPr>
      </w:pPr>
      <w:bookmarkStart w:id="31" w:name="_Toc212289434"/>
      <w:r>
        <w:rPr>
          <w:lang w:eastAsia="en-US"/>
        </w:rPr>
        <w:t>Limitationen</w:t>
      </w:r>
      <w:bookmarkEnd w:id="31"/>
    </w:p>
    <w:p w14:paraId="7807C007" w14:textId="199239EA" w:rsidR="003F032E" w:rsidRPr="003F032E" w:rsidRDefault="003F032E" w:rsidP="003F032E">
      <w:pPr>
        <w:rPr>
          <w:lang w:eastAsia="en-US"/>
        </w:rPr>
      </w:pPr>
      <w:r>
        <w:rPr>
          <w:lang w:eastAsia="en-US"/>
        </w:rPr>
        <w:t xml:space="preserve">Ja es gibt viel. </w:t>
      </w:r>
      <w:r>
        <w:rPr>
          <mc:AlternateContent>
            <mc:Choice Requires="w16se"/>
            <mc:Fallback>
              <w:rFonts w:ascii="Segoe UI Emoji" w:eastAsia="Segoe UI Emoji" w:hAnsi="Segoe UI Emoji" w:cs="Segoe UI Emoji"/>
            </mc:Fallback>
          </mc:AlternateContent>
          <w:lang w:eastAsia="en-US"/>
        </w:rPr>
        <mc:AlternateContent>
          <mc:Choice Requires="w16se">
            <w16se:symEx w16se:font="Segoe UI Emoji" w16se:char="1F60A"/>
          </mc:Choice>
          <mc:Fallback>
            <w:t>😊</w:t>
          </mc:Fallback>
        </mc:AlternateContent>
      </w:r>
    </w:p>
    <w:p w14:paraId="3749B0EE" w14:textId="77F8CE5B" w:rsidR="003F455E" w:rsidRPr="000862BF" w:rsidRDefault="085138D3" w:rsidP="003F455E">
      <w:pPr>
        <w:pStyle w:val="berschrift1"/>
        <w:rPr>
          <w:lang w:eastAsia="en-US"/>
        </w:rPr>
      </w:pPr>
      <w:bookmarkStart w:id="32" w:name="_Toc212289435"/>
      <w:r w:rsidRPr="3B995A14">
        <w:rPr>
          <w:lang w:eastAsia="en-US"/>
        </w:rPr>
        <w:lastRenderedPageBreak/>
        <w:t>Methodik</w:t>
      </w:r>
      <w:bookmarkEnd w:id="32"/>
      <w:r w:rsidRPr="3B995A14">
        <w:rPr>
          <w:lang w:eastAsia="en-US"/>
        </w:rPr>
        <w:t xml:space="preserve"> </w:t>
      </w:r>
    </w:p>
    <w:p w14:paraId="21156A69" w14:textId="77777777" w:rsidR="003F455E" w:rsidRDefault="085138D3" w:rsidP="003F455E">
      <w:pPr>
        <w:pStyle w:val="berschrift2"/>
        <w:rPr>
          <w:lang w:eastAsia="en-US"/>
        </w:rPr>
      </w:pPr>
      <w:bookmarkStart w:id="33" w:name="_Toc212289436"/>
      <w:r w:rsidRPr="3B995A14">
        <w:rPr>
          <w:lang w:eastAsia="en-US"/>
        </w:rPr>
        <w:t>Forschungsdesign: Analyse und Bewertung der Szenarien</w:t>
      </w:r>
      <w:bookmarkEnd w:id="33"/>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34" w:name="_Toc212289437"/>
      <w:r>
        <w:t>Definition der Szenarien</w:t>
      </w:r>
      <w:bookmarkEnd w:id="34"/>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35" w:name="_Toc212289438"/>
      <w:r>
        <w:t>Szenario 1: Baseline-3D-Rendering mit gezielten Tiefenherausforderungen</w:t>
      </w:r>
      <w:bookmarkEnd w:id="35"/>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36"/>
      <w:r w:rsidR="002C2EF9">
        <w:t xml:space="preserve">Hierbei wurde darauf wertgelegt das die Szene den Bewertungsansprüchen entspricht. </w:t>
      </w:r>
      <w:commentRangeEnd w:id="36"/>
      <w:r w:rsidR="00BC4AB2">
        <w:rPr>
          <w:rStyle w:val="Kommentarzeichen"/>
        </w:rPr>
        <w:commentReference w:id="36"/>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37" w:name="_Toc212289439"/>
      <w:r>
        <w:t>Szenario 2: Depth Map + 360°-Panorama (</w:t>
      </w:r>
      <w:r w:rsidRPr="3B995A14">
        <w:rPr>
          <w:i/>
          <w:iCs/>
        </w:rPr>
        <w:t>Babylon.js</w:t>
      </w:r>
      <w:r>
        <w:t>, Artefakte, Optimierungsstrategien)</w:t>
      </w:r>
      <w:bookmarkEnd w:id="37"/>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38" w:name="_Toc212289440"/>
      <w:r>
        <w:lastRenderedPageBreak/>
        <w:t>Szenario 3: Low-Poly-Rekonstruktion aus Panorama + ggf. Depth Map (Tools wie zForm, HoHoNet)</w:t>
      </w:r>
      <w:bookmarkEnd w:id="38"/>
    </w:p>
    <w:p w14:paraId="043CACA5" w14:textId="77777777" w:rsidR="003F455E" w:rsidRPr="007A183F" w:rsidRDefault="085138D3" w:rsidP="003F455E">
      <w:pPr>
        <w:pStyle w:val="berschrift2"/>
      </w:pPr>
      <w:bookmarkStart w:id="39" w:name="_Toc212289441"/>
      <w:r>
        <w:t>Technische Umsetzung</w:t>
      </w:r>
      <w:bookmarkEnd w:id="39"/>
    </w:p>
    <w:p w14:paraId="26B7F662" w14:textId="77777777" w:rsidR="003F455E" w:rsidRPr="007A183F" w:rsidRDefault="085138D3" w:rsidP="003F455E">
      <w:pPr>
        <w:pStyle w:val="berschrift2"/>
      </w:pPr>
      <w:bookmarkStart w:id="40" w:name="_Toc212289442"/>
      <w:r>
        <w:t>Evaluationsdesig</w:t>
      </w:r>
      <w:bookmarkEnd w:id="40"/>
    </w:p>
    <w:p w14:paraId="7A73C92B" w14:textId="77777777" w:rsidR="003F455E" w:rsidRPr="007A183F" w:rsidRDefault="085138D3" w:rsidP="003F455E">
      <w:pPr>
        <w:pStyle w:val="berschrift3"/>
      </w:pPr>
      <w:bookmarkStart w:id="41" w:name="_Toc212289443"/>
      <w:r>
        <w:t>Stimulusmaterial</w:t>
      </w:r>
      <w:bookmarkEnd w:id="41"/>
    </w:p>
    <w:p w14:paraId="46F95FF8" w14:textId="77777777" w:rsidR="003F455E" w:rsidRPr="000862BF" w:rsidRDefault="085138D3" w:rsidP="003F455E">
      <w:pPr>
        <w:pStyle w:val="berschrift3"/>
      </w:pPr>
      <w:bookmarkStart w:id="42" w:name="_Toc212289444"/>
      <w:r>
        <w:t>Auswertungsmethode</w:t>
      </w:r>
      <w:bookmarkEnd w:id="42"/>
    </w:p>
    <w:p w14:paraId="67E395EB" w14:textId="121A8498" w:rsidR="003F455E" w:rsidRPr="000862BF" w:rsidRDefault="085138D3" w:rsidP="003F455E">
      <w:pPr>
        <w:pStyle w:val="berschrift1"/>
        <w:rPr>
          <w:lang w:eastAsia="en-US"/>
        </w:rPr>
      </w:pPr>
      <w:bookmarkStart w:id="43" w:name="_Toc212289445"/>
      <w:r w:rsidRPr="3B995A14">
        <w:rPr>
          <w:lang w:eastAsia="en-US"/>
        </w:rPr>
        <w:lastRenderedPageBreak/>
        <w:t>Ergebnisse</w:t>
      </w:r>
      <w:bookmarkEnd w:id="43"/>
      <w:r w:rsidRPr="3B995A14">
        <w:rPr>
          <w:lang w:eastAsia="en-US"/>
        </w:rPr>
        <w:t xml:space="preserve"> </w:t>
      </w:r>
    </w:p>
    <w:p w14:paraId="20FB36A2" w14:textId="77777777" w:rsidR="003F455E" w:rsidRPr="007A183F" w:rsidRDefault="085138D3" w:rsidP="003F455E">
      <w:pPr>
        <w:pStyle w:val="berschrift2"/>
        <w:rPr>
          <w:lang w:eastAsia="en-US"/>
        </w:rPr>
      </w:pPr>
      <w:bookmarkStart w:id="44" w:name="_Toc212289446"/>
      <w:r w:rsidRPr="3B995A14">
        <w:rPr>
          <w:lang w:eastAsia="en-US"/>
        </w:rPr>
        <w:t>Technische Ergebnisse der Szenario-Umsetzungen</w:t>
      </w:r>
      <w:bookmarkEnd w:id="44"/>
    </w:p>
    <w:p w14:paraId="606BABA8" w14:textId="77777777" w:rsidR="003F455E" w:rsidRPr="007A183F" w:rsidRDefault="085138D3" w:rsidP="003F455E">
      <w:pPr>
        <w:pStyle w:val="berschrift2"/>
        <w:rPr>
          <w:lang w:eastAsia="en-US"/>
        </w:rPr>
      </w:pPr>
      <w:bookmarkStart w:id="45" w:name="_Toc212289447"/>
      <w:r w:rsidRPr="3B995A14">
        <w:rPr>
          <w:lang w:eastAsia="en-US"/>
        </w:rPr>
        <w:t>Beobachtete Optimierungseffekte (z. B. weniger Artefakte, visuelle Glätte)</w:t>
      </w:r>
      <w:bookmarkEnd w:id="45"/>
    </w:p>
    <w:p w14:paraId="1DA53ED3" w14:textId="77777777" w:rsidR="003F455E" w:rsidRPr="007A183F" w:rsidRDefault="085138D3" w:rsidP="003F455E">
      <w:pPr>
        <w:pStyle w:val="berschrift2"/>
        <w:rPr>
          <w:lang w:eastAsia="en-US"/>
        </w:rPr>
      </w:pPr>
      <w:bookmarkStart w:id="46" w:name="_Toc212289448"/>
      <w:r w:rsidRPr="3B995A14">
        <w:rPr>
          <w:lang w:eastAsia="en-US"/>
        </w:rPr>
        <w:t>Ergebnisse der Nutzerbefragung (Darstellung in Tabellen, Diagrammen)</w:t>
      </w:r>
      <w:bookmarkEnd w:id="46"/>
    </w:p>
    <w:p w14:paraId="6767E29E" w14:textId="77777777" w:rsidR="003F455E" w:rsidRPr="007A183F" w:rsidRDefault="085138D3" w:rsidP="003F455E">
      <w:pPr>
        <w:pStyle w:val="berschrift2"/>
        <w:rPr>
          <w:lang w:eastAsia="en-US"/>
        </w:rPr>
      </w:pPr>
      <w:bookmarkStart w:id="47" w:name="_Toc212289449"/>
      <w:r w:rsidRPr="3B995A14">
        <w:rPr>
          <w:lang w:eastAsia="en-US"/>
        </w:rPr>
        <w:t>Zusammenfassung der Ergebnisse in Bezug auf Forschungsfrage</w:t>
      </w:r>
      <w:bookmarkEnd w:id="47"/>
    </w:p>
    <w:p w14:paraId="176DA98F" w14:textId="06524624" w:rsidR="003F455E" w:rsidRPr="000862BF" w:rsidRDefault="085138D3" w:rsidP="003F455E">
      <w:pPr>
        <w:pStyle w:val="berschrift1"/>
        <w:rPr>
          <w:lang w:eastAsia="en-US"/>
        </w:rPr>
      </w:pPr>
      <w:bookmarkStart w:id="48" w:name="_Toc212289450"/>
      <w:r w:rsidRPr="3B995A14">
        <w:rPr>
          <w:lang w:eastAsia="en-US"/>
        </w:rPr>
        <w:lastRenderedPageBreak/>
        <w:t>Diskussion</w:t>
      </w:r>
      <w:bookmarkEnd w:id="48"/>
      <w:r w:rsidRPr="3B995A14">
        <w:rPr>
          <w:lang w:eastAsia="en-US"/>
        </w:rPr>
        <w:t xml:space="preserve"> </w:t>
      </w:r>
    </w:p>
    <w:p w14:paraId="650E847A" w14:textId="77777777" w:rsidR="003F455E" w:rsidRPr="00F72FFE" w:rsidRDefault="085138D3" w:rsidP="003F455E">
      <w:pPr>
        <w:pStyle w:val="berschrift3"/>
        <w:rPr>
          <w:lang w:eastAsia="en-US"/>
        </w:rPr>
      </w:pPr>
      <w:bookmarkStart w:id="49" w:name="_Toc212289451"/>
      <w:r w:rsidRPr="3B995A14">
        <w:rPr>
          <w:lang w:eastAsia="en-US"/>
        </w:rPr>
        <w:t>Interpretation der Ergebnisse im Kontext der Forschungsfrage</w:t>
      </w:r>
      <w:bookmarkEnd w:id="49"/>
    </w:p>
    <w:p w14:paraId="78FD18A1" w14:textId="3D684CA4" w:rsidR="003F455E" w:rsidRPr="00F72FFE" w:rsidRDefault="085138D3" w:rsidP="003F455E">
      <w:pPr>
        <w:pStyle w:val="berschrift3"/>
        <w:rPr>
          <w:lang w:eastAsia="en-US"/>
        </w:rPr>
      </w:pPr>
      <w:bookmarkStart w:id="50" w:name="_Toc212289452"/>
      <w:r w:rsidRPr="3B995A14">
        <w:rPr>
          <w:lang w:eastAsia="en-US"/>
        </w:rPr>
        <w:t>Vergleich mit Literatur</w:t>
      </w:r>
      <w:r w:rsidR="70E6A3FA" w:rsidRPr="3B995A14">
        <w:rPr>
          <w:lang w:eastAsia="en-US"/>
        </w:rPr>
        <w:t>(?)</w:t>
      </w:r>
      <w:bookmarkEnd w:id="50"/>
    </w:p>
    <w:p w14:paraId="20A6D04D" w14:textId="77777777" w:rsidR="003F455E" w:rsidRPr="00F72FFE" w:rsidRDefault="085138D3" w:rsidP="003F455E">
      <w:pPr>
        <w:pStyle w:val="berschrift3"/>
        <w:rPr>
          <w:lang w:eastAsia="en-US"/>
        </w:rPr>
      </w:pPr>
      <w:bookmarkStart w:id="51" w:name="_Toc212289453"/>
      <w:r w:rsidRPr="3B995A14">
        <w:rPr>
          <w:lang w:eastAsia="en-US"/>
        </w:rPr>
        <w:t>Bewertung der Verfahren: Stärken, Grenzen, Anwendungspotenzial</w:t>
      </w:r>
      <w:bookmarkEnd w:id="51"/>
    </w:p>
    <w:p w14:paraId="3A91DE88" w14:textId="56B1E28D" w:rsidR="003F455E" w:rsidRPr="000862BF" w:rsidRDefault="085138D3" w:rsidP="003F455E">
      <w:pPr>
        <w:pStyle w:val="berschrift1"/>
        <w:rPr>
          <w:lang w:eastAsia="en-US"/>
        </w:rPr>
      </w:pPr>
      <w:bookmarkStart w:id="52" w:name="_Toc212289454"/>
      <w:r w:rsidRPr="3B995A14">
        <w:rPr>
          <w:lang w:eastAsia="en-US"/>
        </w:rPr>
        <w:lastRenderedPageBreak/>
        <w:t>Fazit und Ausblick</w:t>
      </w:r>
      <w:bookmarkEnd w:id="52"/>
      <w:r w:rsidRPr="3B995A14">
        <w:rPr>
          <w:lang w:eastAsia="en-US"/>
        </w:rPr>
        <w:t xml:space="preserve"> </w:t>
      </w:r>
    </w:p>
    <w:p w14:paraId="0912E8F7" w14:textId="77777777" w:rsidR="003F455E" w:rsidRPr="00F72FFE" w:rsidRDefault="085138D3" w:rsidP="003F455E">
      <w:pPr>
        <w:pStyle w:val="berschrift2"/>
        <w:rPr>
          <w:lang w:eastAsia="en-US"/>
        </w:rPr>
      </w:pPr>
      <w:bookmarkStart w:id="53" w:name="_Toc212289455"/>
      <w:r w:rsidRPr="3B995A14">
        <w:rPr>
          <w:lang w:eastAsia="en-US"/>
        </w:rPr>
        <w:t>Beantwortung der Forschungsfrage</w:t>
      </w:r>
      <w:bookmarkEnd w:id="53"/>
    </w:p>
    <w:p w14:paraId="3580123D" w14:textId="77777777" w:rsidR="003F455E" w:rsidRPr="00F72FFE" w:rsidRDefault="085138D3" w:rsidP="003F455E">
      <w:pPr>
        <w:pStyle w:val="berschrift2"/>
        <w:rPr>
          <w:lang w:eastAsia="en-US"/>
        </w:rPr>
      </w:pPr>
      <w:bookmarkStart w:id="54" w:name="_Toc212289456"/>
      <w:r w:rsidRPr="3B995A14">
        <w:rPr>
          <w:lang w:eastAsia="en-US"/>
        </w:rPr>
        <w:t>Beitrag der Arbeit</w:t>
      </w:r>
      <w:bookmarkEnd w:id="54"/>
    </w:p>
    <w:p w14:paraId="0D488515" w14:textId="77777777" w:rsidR="003F455E" w:rsidRPr="00640429" w:rsidRDefault="085138D3" w:rsidP="003F455E">
      <w:pPr>
        <w:pStyle w:val="berschrift2"/>
        <w:rPr>
          <w:lang w:eastAsia="en-US"/>
        </w:rPr>
      </w:pPr>
      <w:bookmarkStart w:id="55" w:name="_Toc212289457"/>
      <w:r w:rsidRPr="3B995A14">
        <w:rPr>
          <w:lang w:eastAsia="en-US"/>
        </w:rPr>
        <w:t>Offene Fragen und Ausblick</w:t>
      </w:r>
      <w:bookmarkEnd w:id="55"/>
    </w:p>
    <w:p w14:paraId="32261EB7" w14:textId="296EB3D7" w:rsidR="003F455E" w:rsidRDefault="003F455E" w:rsidP="003F455E">
      <w:pPr>
        <w:sectPr w:rsidR="003F455E" w:rsidSect="0010685F">
          <w:footerReference w:type="default" r:id="rId22"/>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56" w:name="_Toc212289458"/>
      <w:r w:rsidR="085138D3">
        <w:t>Anhang</w:t>
      </w:r>
      <w:bookmarkEnd w:id="56"/>
    </w:p>
    <w:p w14:paraId="26E20A77" w14:textId="77777777" w:rsidR="005B34F0" w:rsidRDefault="005B34F0" w:rsidP="005B34F0"/>
    <w:p w14:paraId="1E287AB9" w14:textId="23241458" w:rsidR="00F42C80" w:rsidRDefault="00A27103" w:rsidP="005B34F0">
      <w:r>
        <w:t xml:space="preserve">Quellen: </w:t>
      </w:r>
    </w:p>
    <w:p w14:paraId="3284EEFA" w14:textId="77777777" w:rsidR="00A27103" w:rsidRPr="00A27103" w:rsidRDefault="00A27103" w:rsidP="00A27103">
      <w:pPr>
        <w:rPr>
          <w:lang w:val="en-US"/>
        </w:rPr>
      </w:pPr>
      <w:r>
        <w:fldChar w:fldCharType="begin"/>
      </w:r>
      <w:r w:rsidRPr="00A27103">
        <w:rPr>
          <w:lang w:val="en-US"/>
        </w:rPr>
        <w:instrText xml:space="preserve"> ADDIN ZOTERO_BIBL {"uncited":[],"omitted":[],"custom":[]} CSL_BIBLIOGRAPHY </w:instrText>
      </w:r>
      <w:r>
        <w:fldChar w:fldCharType="separate"/>
      </w:r>
      <w:r w:rsidRPr="00A27103">
        <w:rPr>
          <w:lang w:val="en-US"/>
        </w:rPr>
        <w:t xml:space="preserve">Adobe. (2025). </w:t>
      </w:r>
      <w:r w:rsidRPr="00A27103">
        <w:rPr>
          <w:i/>
          <w:iCs/>
          <w:lang w:val="en-US"/>
        </w:rPr>
        <w:t>What is Baking ? | Substance 3D bakers</w:t>
      </w:r>
      <w:r w:rsidRPr="00A27103">
        <w:rPr>
          <w:lang w:val="en-US"/>
        </w:rPr>
        <w:t>. https://helpx.adobe.com/content/help/en/substance-3d-bake/getting-started/what-is-baking.html</w:t>
      </w:r>
    </w:p>
    <w:p w14:paraId="30D0BD25" w14:textId="77777777" w:rsidR="00A27103" w:rsidRPr="00A27103" w:rsidRDefault="00A27103" w:rsidP="00A27103">
      <w:pPr>
        <w:rPr>
          <w:lang w:val="en-US"/>
        </w:rPr>
      </w:pPr>
      <w:r w:rsidRPr="00A27103">
        <w:rPr>
          <w:lang w:val="en-US"/>
        </w:rPr>
        <w:t xml:space="preserve">Blender Foundation. (2025a, Oktober 5). </w:t>
      </w:r>
      <w:r w:rsidRPr="00A27103">
        <w:rPr>
          <w:i/>
          <w:iCs/>
          <w:lang w:val="en-US"/>
        </w:rPr>
        <w:t>Glossary—Blender 4.5 LTS Manual</w:t>
      </w:r>
      <w:r w:rsidRPr="00A27103">
        <w:rPr>
          <w:lang w:val="en-US"/>
        </w:rPr>
        <w:t>. https://docs.blender.org/manual/en/latest/glossary/index.html#term-Z-buffer</w:t>
      </w:r>
    </w:p>
    <w:p w14:paraId="52F5037D" w14:textId="77777777" w:rsidR="00A27103" w:rsidRPr="00A27103" w:rsidRDefault="00A27103" w:rsidP="00A27103">
      <w:pPr>
        <w:rPr>
          <w:lang w:val="en-US"/>
        </w:rPr>
      </w:pPr>
      <w:r w:rsidRPr="00A27103">
        <w:rPr>
          <w:lang w:val="en-US"/>
        </w:rPr>
        <w:t xml:space="preserve">Blender Foundation. (2025b, Oktober 19). </w:t>
      </w:r>
      <w:r w:rsidRPr="00A27103">
        <w:rPr>
          <w:i/>
          <w:iCs/>
          <w:lang w:val="en-US"/>
        </w:rPr>
        <w:t>Render Baking—Blender 4.5 LTS Manual</w:t>
      </w:r>
      <w:r w:rsidRPr="00A27103">
        <w:rPr>
          <w:lang w:val="en-US"/>
        </w:rPr>
        <w:t>. https://docs.blender.org/manual/en/latest/render/cycles/baking.html</w:t>
      </w:r>
    </w:p>
    <w:p w14:paraId="1C93C474" w14:textId="77777777" w:rsidR="00A27103" w:rsidRPr="00A27103" w:rsidRDefault="00A27103" w:rsidP="00A27103">
      <w:pPr>
        <w:rPr>
          <w:lang w:val="en-US"/>
        </w:rPr>
      </w:pPr>
      <w:r w:rsidRPr="00A27103">
        <w:rPr>
          <w:lang w:val="en-US"/>
        </w:rPr>
        <w:t xml:space="preserve">Divyanth, L. G., Rathore, D., Senthilkumar, P., Patidar, P., Zhang, X., Karkee, M., Machavaram, R., &amp; Soni, P. (2023). Estimating depth from RGB images using deep-learning for robotic applications in apple orchards. </w:t>
      </w:r>
      <w:r w:rsidRPr="00A27103">
        <w:rPr>
          <w:i/>
          <w:iCs/>
          <w:lang w:val="en-US"/>
        </w:rPr>
        <w:t>Smart Agricultural Technology</w:t>
      </w:r>
      <w:r w:rsidRPr="00A27103">
        <w:rPr>
          <w:lang w:val="en-US"/>
        </w:rPr>
        <w:t xml:space="preserve">, </w:t>
      </w:r>
      <w:r w:rsidRPr="00A27103">
        <w:rPr>
          <w:i/>
          <w:iCs/>
          <w:lang w:val="en-US"/>
        </w:rPr>
        <w:t>6</w:t>
      </w:r>
      <w:r w:rsidRPr="00A27103">
        <w:rPr>
          <w:lang w:val="en-US"/>
        </w:rPr>
        <w:t>, 100345. https://doi.org/10.1016/j.atech.2023.100345</w:t>
      </w:r>
    </w:p>
    <w:p w14:paraId="6BE45B26" w14:textId="77777777" w:rsidR="00A27103" w:rsidRPr="00A27103" w:rsidRDefault="00A27103" w:rsidP="00A27103">
      <w:pPr>
        <w:rPr>
          <w:lang w:val="en-US"/>
        </w:rPr>
      </w:pPr>
      <w:r w:rsidRPr="00A27103">
        <w:rPr>
          <w:i/>
          <w:iCs/>
          <w:lang w:val="en-US"/>
        </w:rPr>
        <w:t>glTF - Runtime 3D Asset Delivery</w:t>
      </w:r>
      <w:r w:rsidRPr="00A27103">
        <w:rPr>
          <w:lang w:val="en-US"/>
        </w:rPr>
        <w:t>. (2020, Dezember 3). The Khronos Group. https://www.khronos.org/gltf/</w:t>
      </w:r>
    </w:p>
    <w:p w14:paraId="3289A5CF" w14:textId="77777777" w:rsidR="00A27103" w:rsidRPr="00A27103" w:rsidRDefault="00A27103" w:rsidP="00A27103">
      <w:pPr>
        <w:rPr>
          <w:lang w:val="en-US"/>
        </w:rPr>
      </w:pPr>
      <w:r w:rsidRPr="00A27103">
        <w:rPr>
          <w:lang w:val="en-US"/>
        </w:rPr>
        <w:t xml:space="preserve">He, L., Jian, B., Wen, Y., Zhu, H., Liu, K., Feng, W., &amp; Liu, S. (2022). Rethinking Supervised Depth Estimation for 360° Panoramic Imagery. </w:t>
      </w:r>
      <w:r w:rsidRPr="00A27103">
        <w:rPr>
          <w:i/>
          <w:iCs/>
          <w:lang w:val="en-US"/>
        </w:rPr>
        <w:t>2022 IEEE/CVF Conference on Computer Vision and Pattern Recognition Workshops (CVPRW)</w:t>
      </w:r>
      <w:r w:rsidRPr="00A27103">
        <w:rPr>
          <w:lang w:val="en-US"/>
        </w:rPr>
        <w:t>, 5169–5177. https://doi.org/10.1109/CVPRW56347.2022.00565</w:t>
      </w:r>
    </w:p>
    <w:p w14:paraId="65AACA57" w14:textId="77777777" w:rsidR="00A27103" w:rsidRPr="00A27103" w:rsidRDefault="00A27103" w:rsidP="00A27103">
      <w:r w:rsidRPr="00A27103">
        <w:t xml:space="preserve">Hergovich, A. (2022a). </w:t>
      </w:r>
      <w:r w:rsidRPr="00A27103">
        <w:rPr>
          <w:i/>
          <w:iCs/>
        </w:rPr>
        <w:t>Allgemeine Psychologie: Wahrnehmung und Emotion</w:t>
      </w:r>
      <w:r w:rsidRPr="00A27103">
        <w:t xml:space="preserve"> (3. Aufl.). utb GmbH. https://doi.org/10.36198/9783838554341</w:t>
      </w:r>
    </w:p>
    <w:p w14:paraId="64216B22" w14:textId="77777777" w:rsidR="00A27103" w:rsidRPr="00A27103" w:rsidRDefault="00A27103" w:rsidP="00A27103">
      <w:pPr>
        <w:rPr>
          <w:lang w:val="en-US"/>
        </w:rPr>
      </w:pPr>
      <w:r w:rsidRPr="00A27103">
        <w:t xml:space="preserve">Hergovich, A. (2022b). </w:t>
      </w:r>
      <w:r w:rsidRPr="00A27103">
        <w:rPr>
          <w:i/>
          <w:iCs/>
        </w:rPr>
        <w:t>Allgemeine Psychologie: Wahrnehmung und Emotion</w:t>
      </w:r>
      <w:r w:rsidRPr="00A27103">
        <w:t xml:space="preserve"> (3. </w:t>
      </w:r>
      <w:r w:rsidRPr="00A27103">
        <w:rPr>
          <w:lang w:val="en-US"/>
        </w:rPr>
        <w:t>Aufl.). utb GmbH. https://doi.org/10.36198/9783838554341</w:t>
      </w:r>
    </w:p>
    <w:p w14:paraId="7117D708" w14:textId="77777777" w:rsidR="00A27103" w:rsidRPr="00A27103" w:rsidRDefault="00A27103" w:rsidP="00A27103">
      <w:r w:rsidRPr="00A27103">
        <w:rPr>
          <w:lang w:val="en-US"/>
        </w:rPr>
        <w:t xml:space="preserve">Hibbard, P. B., Hornsey, R. L., &amp; Asher, J. M. (2023). Binocular Information Improves the Reliability and Consistency of Pictorial Relief. </w:t>
      </w:r>
      <w:r w:rsidRPr="00A27103">
        <w:rPr>
          <w:i/>
          <w:iCs/>
        </w:rPr>
        <w:t>Vision</w:t>
      </w:r>
      <w:r w:rsidRPr="00A27103">
        <w:t xml:space="preserve">, </w:t>
      </w:r>
      <w:r w:rsidRPr="00A27103">
        <w:rPr>
          <w:i/>
          <w:iCs/>
        </w:rPr>
        <w:t>7</w:t>
      </w:r>
      <w:r w:rsidRPr="00A27103">
        <w:t>(1), 1. https://doi.org/10.3390/vision7010001</w:t>
      </w:r>
    </w:p>
    <w:p w14:paraId="3AA14C63" w14:textId="77777777" w:rsidR="00A27103" w:rsidRPr="00A27103" w:rsidRDefault="00A27103" w:rsidP="00A27103">
      <w:r w:rsidRPr="00A27103">
        <w:lastRenderedPageBreak/>
        <w:t xml:space="preserve">Hoffmann, P. (2025). </w:t>
      </w:r>
      <w:r w:rsidRPr="00A27103">
        <w:rPr>
          <w:i/>
          <w:iCs/>
        </w:rPr>
        <w:t>Beyond (Multi-) Media: Multimediaformen erklärt: Von Panoramabildern über 3D bis zu den immersiven Welten des Metaversums</w:t>
      </w:r>
      <w:r w:rsidRPr="00A27103">
        <w:t>. Springer Fachmedien Wiesbaden. https://doi.org/10.1007/978-3-658-48567-2</w:t>
      </w:r>
    </w:p>
    <w:p w14:paraId="58FC3CD1" w14:textId="77777777" w:rsidR="00A27103" w:rsidRPr="00A27103" w:rsidRDefault="00A27103" w:rsidP="00A27103">
      <w:pPr>
        <w:rPr>
          <w:lang w:val="en-US"/>
        </w:rPr>
      </w:pPr>
      <w:r w:rsidRPr="00A27103">
        <w:t xml:space="preserve">Ito, S., Miura, K., Ito, K., &amp; Aoki, T. (2024). </w:t>
      </w:r>
      <w:r w:rsidRPr="00A27103">
        <w:rPr>
          <w:lang w:val="en-US"/>
        </w:rPr>
        <w:t xml:space="preserve">Neural Radiance Field-Inspired Depth Map Refinement for Accurate Multi-View Stereo. </w:t>
      </w:r>
      <w:r w:rsidRPr="00A27103">
        <w:rPr>
          <w:i/>
          <w:iCs/>
          <w:lang w:val="en-US"/>
        </w:rPr>
        <w:t>Journal of Imaging</w:t>
      </w:r>
      <w:r w:rsidRPr="00A27103">
        <w:rPr>
          <w:lang w:val="en-US"/>
        </w:rPr>
        <w:t xml:space="preserve">, </w:t>
      </w:r>
      <w:r w:rsidRPr="00A27103">
        <w:rPr>
          <w:i/>
          <w:iCs/>
          <w:lang w:val="en-US"/>
        </w:rPr>
        <w:t>10</w:t>
      </w:r>
      <w:r w:rsidRPr="00A27103">
        <w:rPr>
          <w:lang w:val="en-US"/>
        </w:rPr>
        <w:t>(3), 68. https://doi.org/10.3390/jimaging10030068</w:t>
      </w:r>
    </w:p>
    <w:p w14:paraId="5FB6095F" w14:textId="77777777" w:rsidR="00A27103" w:rsidRPr="00A27103" w:rsidRDefault="00A27103" w:rsidP="00A27103">
      <w:pPr>
        <w:rPr>
          <w:lang w:val="en-US"/>
        </w:rPr>
      </w:pPr>
      <w:r w:rsidRPr="00A27103">
        <w:rPr>
          <w:lang w:val="en-US"/>
        </w:rPr>
        <w:t xml:space="preserve">Izadi, S., Kim, D., Hilliges, O., Molyneaux, D., Newcombe, R., Kohli, P., Shotton, J., Hodges, S., Freeman, D., Davison, A., &amp; Fitzgibbon, A. (2011). KinectFusion: Real-time 3D reconstruction and interaction using a moving depth camera. </w:t>
      </w:r>
      <w:r w:rsidRPr="00A27103">
        <w:rPr>
          <w:i/>
          <w:iCs/>
          <w:lang w:val="en-US"/>
        </w:rPr>
        <w:t>Proceedings of the 24th Annual ACM Symposium on User Interface Software and Technology</w:t>
      </w:r>
      <w:r w:rsidRPr="00A27103">
        <w:rPr>
          <w:lang w:val="en-US"/>
        </w:rPr>
        <w:t>, 559–568. https://doi.org/10.1145/2047196.2047270</w:t>
      </w:r>
    </w:p>
    <w:p w14:paraId="65926D7B" w14:textId="77777777" w:rsidR="00A27103" w:rsidRPr="00A27103" w:rsidRDefault="00A27103" w:rsidP="00A27103">
      <w:r w:rsidRPr="00A27103">
        <w:t xml:space="preserve">Jähne, B. (2024). </w:t>
      </w:r>
      <w:r w:rsidRPr="00A27103">
        <w:rPr>
          <w:i/>
          <w:iCs/>
        </w:rPr>
        <w:t>Digitale Bildverarbeitung: Und Bildgewinnung</w:t>
      </w:r>
      <w:r w:rsidRPr="00A27103">
        <w:t>. Springer Berlin Heidelberg. https://doi.org/10.1007/978-3-662-59510-7</w:t>
      </w:r>
    </w:p>
    <w:p w14:paraId="3D7EFE12" w14:textId="77777777" w:rsidR="00A27103" w:rsidRPr="00A27103" w:rsidRDefault="00A27103" w:rsidP="00A27103">
      <w:pPr>
        <w:rPr>
          <w:lang w:val="en-US"/>
        </w:rPr>
      </w:pPr>
      <w:r w:rsidRPr="00A27103">
        <w:rPr>
          <w:lang w:val="en-US"/>
        </w:rPr>
        <w:t xml:space="preserve">Jan, A., Khan, S., &amp; Suyoung, S. (2023). Deep Learning-based Depth Map Estimation: A Review. </w:t>
      </w:r>
      <w:r w:rsidRPr="00A27103">
        <w:rPr>
          <w:i/>
          <w:iCs/>
          <w:lang w:val="en-US"/>
        </w:rPr>
        <w:t>Korean Journal of Remote Sensing</w:t>
      </w:r>
      <w:r w:rsidRPr="00A27103">
        <w:rPr>
          <w:lang w:val="en-US"/>
        </w:rPr>
        <w:t xml:space="preserve">, </w:t>
      </w:r>
      <w:r w:rsidRPr="00A27103">
        <w:rPr>
          <w:i/>
          <w:iCs/>
          <w:lang w:val="en-US"/>
        </w:rPr>
        <w:t>39</w:t>
      </w:r>
      <w:r w:rsidRPr="00A27103">
        <w:rPr>
          <w:lang w:val="en-US"/>
        </w:rPr>
        <w:t>(1), 1–21. https://doi.org/10.7780/kjrs.2023.39.1.1</w:t>
      </w:r>
    </w:p>
    <w:p w14:paraId="4BE5D214" w14:textId="77777777" w:rsidR="00A27103" w:rsidRPr="00A27103" w:rsidRDefault="00A27103" w:rsidP="00A27103">
      <w:pPr>
        <w:rPr>
          <w:lang w:val="en-US"/>
        </w:rPr>
      </w:pPr>
      <w:r w:rsidRPr="00A27103">
        <w:rPr>
          <w:lang w:val="en-US"/>
        </w:rPr>
        <w:t xml:space="preserve">Lipski, C., Klose, F., &amp; Magnor, M. (2014). Correspondence and Depth-Image Based Rendering a Hybrid Approach for Free-Viewpoint Video. </w:t>
      </w:r>
      <w:r w:rsidRPr="00A27103">
        <w:rPr>
          <w:i/>
          <w:iCs/>
          <w:lang w:val="en-US"/>
        </w:rPr>
        <w:t>IEEE Transactions on Circuits and Systems for Video Technology</w:t>
      </w:r>
      <w:r w:rsidRPr="00A27103">
        <w:rPr>
          <w:lang w:val="en-US"/>
        </w:rPr>
        <w:t xml:space="preserve">, </w:t>
      </w:r>
      <w:r w:rsidRPr="00A27103">
        <w:rPr>
          <w:i/>
          <w:iCs/>
          <w:lang w:val="en-US"/>
        </w:rPr>
        <w:t>24</w:t>
      </w:r>
      <w:r w:rsidRPr="00A27103">
        <w:rPr>
          <w:lang w:val="en-US"/>
        </w:rPr>
        <w:t>(6), 942–951. https://doi.org/10.1109/TCSVT.2014.2302379</w:t>
      </w:r>
    </w:p>
    <w:p w14:paraId="4AB9256D" w14:textId="77777777" w:rsidR="00A27103" w:rsidRPr="00A27103" w:rsidRDefault="00A27103" w:rsidP="00A27103">
      <w:pPr>
        <w:rPr>
          <w:lang w:val="en-US"/>
        </w:rPr>
      </w:pPr>
      <w:r w:rsidRPr="00A27103">
        <w:rPr>
          <w:lang w:val="en-US"/>
        </w:rPr>
        <w:t xml:space="preserve">Miyashita, Y., Sawahata, Y., Sakai, A., Harasawa, M., Hara, K., Morita, T., &amp; Komine, K. (2022). Display-Size Dependent Effects of 3D Viewing on Subjective Impressions. </w:t>
      </w:r>
      <w:r w:rsidRPr="00A27103">
        <w:rPr>
          <w:i/>
          <w:iCs/>
          <w:lang w:val="en-US"/>
        </w:rPr>
        <w:t>ACM Transactions on Applied Perception</w:t>
      </w:r>
      <w:r w:rsidRPr="00A27103">
        <w:rPr>
          <w:lang w:val="en-US"/>
        </w:rPr>
        <w:t xml:space="preserve">, </w:t>
      </w:r>
      <w:r w:rsidRPr="00A27103">
        <w:rPr>
          <w:i/>
          <w:iCs/>
          <w:lang w:val="en-US"/>
        </w:rPr>
        <w:t>19</w:t>
      </w:r>
      <w:r w:rsidRPr="00A27103">
        <w:rPr>
          <w:lang w:val="en-US"/>
        </w:rPr>
        <w:t>(2), 1–15. https://doi.org/10.1145/3510461</w:t>
      </w:r>
    </w:p>
    <w:p w14:paraId="3BDDB079" w14:textId="77777777" w:rsidR="00A27103" w:rsidRPr="00A27103" w:rsidRDefault="00A27103" w:rsidP="00A27103">
      <w:pPr>
        <w:rPr>
          <w:lang w:val="en-US"/>
        </w:rPr>
      </w:pPr>
      <w:r w:rsidRPr="00A27103">
        <w:rPr>
          <w:i/>
          <w:iCs/>
          <w:lang w:val="en-US"/>
        </w:rPr>
        <w:t>Poly Haven Asset Browser</w:t>
      </w:r>
      <w:r w:rsidRPr="00A27103">
        <w:rPr>
          <w:lang w:val="en-US"/>
        </w:rPr>
        <w:t>. (2025, September). Superhive (Formerly Blender Market). https://superhivemarket.com/products/poly-haven-asset-browser?ref=3841</w:t>
      </w:r>
    </w:p>
    <w:p w14:paraId="42C7DEAF" w14:textId="77777777" w:rsidR="00A27103" w:rsidRPr="00A27103" w:rsidRDefault="00A27103" w:rsidP="00A27103">
      <w:pPr>
        <w:rPr>
          <w:lang w:val="en-US"/>
        </w:rPr>
      </w:pPr>
      <w:r w:rsidRPr="00A27103">
        <w:rPr>
          <w:lang w:val="en-US"/>
        </w:rPr>
        <w:t xml:space="preserve">Rey-Area, M., Yuan, M., &amp; Richardt, C. (2022). </w:t>
      </w:r>
      <w:r w:rsidRPr="00A27103">
        <w:rPr>
          <w:i/>
          <w:iCs/>
          <w:lang w:val="en-US"/>
        </w:rPr>
        <w:t>360MonoDepth: High-Resolution 360° Monocular Depth Estimation</w:t>
      </w:r>
      <w:r w:rsidRPr="00A27103">
        <w:rPr>
          <w:lang w:val="en-US"/>
        </w:rPr>
        <w:t xml:space="preserve"> (No. arXiv:2111.15669). arXiv. https://doi.org/10.48550/arXiv.2111.15669</w:t>
      </w:r>
    </w:p>
    <w:p w14:paraId="08B6B96B" w14:textId="77777777" w:rsidR="00A27103" w:rsidRPr="00A27103" w:rsidRDefault="00A27103" w:rsidP="00A27103">
      <w:r w:rsidRPr="00A27103">
        <w:rPr>
          <w:lang w:val="en-US"/>
        </w:rPr>
        <w:t xml:space="preserve">Saha, A., Dhara, B. C., Umer, S., Yurii, K., Alanazi, J. M., &amp; AlZubi, A. A. (2022). Efficient Obstacle Detection and Tracking Using RGB-D Sensor Data in Dynamic Environments for Robotic Applications. </w:t>
      </w:r>
      <w:r w:rsidRPr="00A27103">
        <w:rPr>
          <w:i/>
          <w:iCs/>
        </w:rPr>
        <w:t>Sensors (Basel, Switzerland)</w:t>
      </w:r>
      <w:r w:rsidRPr="00A27103">
        <w:t xml:space="preserve">, </w:t>
      </w:r>
      <w:r w:rsidRPr="00A27103">
        <w:rPr>
          <w:i/>
          <w:iCs/>
        </w:rPr>
        <w:t>22</w:t>
      </w:r>
      <w:r w:rsidRPr="00A27103">
        <w:t>(17), 6537. https://doi.org/10.3390/s22176537</w:t>
      </w:r>
    </w:p>
    <w:p w14:paraId="64F3E92D" w14:textId="77777777" w:rsidR="00A27103" w:rsidRPr="00A27103" w:rsidRDefault="00A27103" w:rsidP="00A27103">
      <w:pPr>
        <w:rPr>
          <w:lang w:val="en-US"/>
        </w:rPr>
      </w:pPr>
      <w:r w:rsidRPr="00A27103">
        <w:lastRenderedPageBreak/>
        <w:t xml:space="preserve">Schmeing, M., &amp; Jiang, X. (o. J.). </w:t>
      </w:r>
      <w:r w:rsidRPr="00A27103">
        <w:rPr>
          <w:i/>
          <w:iCs/>
          <w:lang w:val="en-US"/>
        </w:rPr>
        <w:t>Depth Image Based Rendering</w:t>
      </w:r>
      <w:r w:rsidRPr="00A27103">
        <w:rPr>
          <w:lang w:val="en-US"/>
        </w:rPr>
        <w:t>. https://doi.org/10.1007/978-3-642-22407-2_12</w:t>
      </w:r>
    </w:p>
    <w:p w14:paraId="7C456319" w14:textId="77777777" w:rsidR="00A27103" w:rsidRPr="00A27103" w:rsidRDefault="00A27103" w:rsidP="00A27103">
      <w:pPr>
        <w:rPr>
          <w:lang w:val="en-US"/>
        </w:rPr>
      </w:pPr>
      <w:r w:rsidRPr="00A27103">
        <w:t xml:space="preserve">Schönhammer, R. (2013). </w:t>
      </w:r>
      <w:r w:rsidRPr="00A27103">
        <w:rPr>
          <w:i/>
          <w:iCs/>
        </w:rPr>
        <w:t>Einführung in die Wahrnehmungspsychologie: Sinne, Körper, Bewegung</w:t>
      </w:r>
      <w:r w:rsidRPr="00A27103">
        <w:t xml:space="preserve"> (2., überarb., aktualisierte u. erw. </w:t>
      </w:r>
      <w:r w:rsidRPr="00A27103">
        <w:rPr>
          <w:lang w:val="en-US"/>
        </w:rPr>
        <w:t>Aufl). Facultas.wuv.</w:t>
      </w:r>
    </w:p>
    <w:p w14:paraId="0CF7AAAD" w14:textId="77777777" w:rsidR="00A27103" w:rsidRPr="00A27103" w:rsidRDefault="00A27103" w:rsidP="00A27103">
      <w:pPr>
        <w:rPr>
          <w:lang w:val="en-US"/>
        </w:rPr>
      </w:pPr>
      <w:r w:rsidRPr="00A27103">
        <w:rPr>
          <w:lang w:val="en-US"/>
        </w:rPr>
        <w:t xml:space="preserve">Silveira, T. L. T. da, Pinto, P. G. L., Llerena, J. E. M., &amp; Jung, C. R. (2023). 3D Scene Geometry Estimation from 360$^\circ$ Imagery: A Survey. </w:t>
      </w:r>
      <w:r w:rsidRPr="00A27103">
        <w:rPr>
          <w:i/>
          <w:iCs/>
          <w:lang w:val="en-US"/>
        </w:rPr>
        <w:t>ACM Computing Surveys</w:t>
      </w:r>
      <w:r w:rsidRPr="00A27103">
        <w:rPr>
          <w:lang w:val="en-US"/>
        </w:rPr>
        <w:t xml:space="preserve">, </w:t>
      </w:r>
      <w:r w:rsidRPr="00A27103">
        <w:rPr>
          <w:i/>
          <w:iCs/>
          <w:lang w:val="en-US"/>
        </w:rPr>
        <w:t>55</w:t>
      </w:r>
      <w:r w:rsidRPr="00A27103">
        <w:rPr>
          <w:lang w:val="en-US"/>
        </w:rPr>
        <w:t>(4), 1–39. https://doi.org/10.1145/3519021</w:t>
      </w:r>
    </w:p>
    <w:p w14:paraId="145B543D" w14:textId="77777777" w:rsidR="00A27103" w:rsidRPr="00A27103" w:rsidRDefault="00A27103" w:rsidP="00A27103">
      <w:pPr>
        <w:rPr>
          <w:lang w:val="en-US"/>
        </w:rPr>
      </w:pPr>
      <w:r w:rsidRPr="00A27103">
        <w:t xml:space="preserve">Wang, G., Wang, P., Chen, Z., Wang, W., Loy, C. C., &amp; Liu, Z. (2023). </w:t>
      </w:r>
      <w:r w:rsidRPr="00A27103">
        <w:rPr>
          <w:i/>
          <w:iCs/>
          <w:lang w:val="en-US"/>
        </w:rPr>
        <w:t>PERF: Panoramic Neural Radiance Field from a Single Panorama</w:t>
      </w:r>
      <w:r w:rsidRPr="00A27103">
        <w:rPr>
          <w:lang w:val="en-US"/>
        </w:rPr>
        <w:t xml:space="preserve"> (No. arXiv:2310.16831). arXiv. https://doi.org/10.48550/arXiv.2310.16831</w:t>
      </w:r>
    </w:p>
    <w:p w14:paraId="0EBB7424" w14:textId="77777777" w:rsidR="00A27103" w:rsidRPr="00A27103" w:rsidRDefault="00A27103" w:rsidP="00A27103">
      <w:r w:rsidRPr="00A27103">
        <w:rPr>
          <w:i/>
          <w:iCs/>
          <w:lang w:val="en-US"/>
        </w:rPr>
        <w:t>What Is Depth Anything V2: Depth Estimation Tutorials</w:t>
      </w:r>
      <w:r w:rsidRPr="00A27103">
        <w:rPr>
          <w:lang w:val="en-US"/>
        </w:rPr>
        <w:t xml:space="preserve">. </w:t>
      </w:r>
      <w:r w:rsidRPr="00A27103">
        <w:t>(2025, Juli 24). Roboflow Blog. https://blog.roboflow.com/depth-anything/</w:t>
      </w:r>
    </w:p>
    <w:p w14:paraId="48634399" w14:textId="77777777" w:rsidR="00A27103" w:rsidRPr="00A27103" w:rsidRDefault="00A27103" w:rsidP="00A27103">
      <w:r w:rsidRPr="00A27103">
        <w:t xml:space="preserve">Wölfel, M. (2023). </w:t>
      </w:r>
      <w:r w:rsidRPr="00A27103">
        <w:rPr>
          <w:i/>
          <w:iCs/>
        </w:rPr>
        <w:t>Immersive Virtuelle Realität: Grundlagen, Technologien, Anwendungen</w:t>
      </w:r>
      <w:r w:rsidRPr="00A27103">
        <w:t>. Springer Berlin Heidelberg. https://doi.org/10.1007/978-3-662-66908-2</w:t>
      </w:r>
    </w:p>
    <w:p w14:paraId="2325191A" w14:textId="77777777" w:rsidR="00A27103" w:rsidRPr="00A27103" w:rsidRDefault="00A27103" w:rsidP="00A27103">
      <w:pPr>
        <w:rPr>
          <w:lang w:val="en-US"/>
        </w:rPr>
      </w:pPr>
      <w:r w:rsidRPr="00A27103">
        <w:t xml:space="preserve">Zeng, W., Karaoglu, S., &amp; Gevers, T. (2020). </w:t>
      </w:r>
      <w:r w:rsidRPr="00A27103">
        <w:rPr>
          <w:lang w:val="en-US"/>
        </w:rPr>
        <w:t xml:space="preserve">Joint 3D Layout and Depth Prediction from a Single Indoor Panorama Image. </w:t>
      </w:r>
      <w:r w:rsidRPr="00A27103">
        <w:t xml:space="preserve">In A. Vedaldi, H. Bischof, T. Brox, &amp; J.-M. Frahm (Hrsg.), </w:t>
      </w:r>
      <w:r w:rsidRPr="00A27103">
        <w:rPr>
          <w:i/>
          <w:iCs/>
        </w:rPr>
        <w:t>Computer Vision – ECCV 2020</w:t>
      </w:r>
      <w:r w:rsidRPr="00A27103">
        <w:t xml:space="preserve"> (Bd. 12361, S. 666–682). </w:t>
      </w:r>
      <w:r w:rsidRPr="00A27103">
        <w:rPr>
          <w:lang w:val="en-US"/>
        </w:rPr>
        <w:t>Springer International Publishing. https://doi.org/10.1007/978-3-030-58517-4_39</w:t>
      </w:r>
    </w:p>
    <w:p w14:paraId="6140D016" w14:textId="77777777" w:rsidR="00A27103" w:rsidRPr="00A27103" w:rsidRDefault="00A27103" w:rsidP="00A27103">
      <w:r w:rsidRPr="00A27103">
        <w:rPr>
          <w:lang w:val="en-US"/>
        </w:rPr>
        <w:t xml:space="preserve">Zhang, C., He, B., Guo, R., &amp; Ma, D. (2023). When a tree model meets texture baking: An approach for quality-preserving lightweight visualization in virtual 3D scene construction. </w:t>
      </w:r>
      <w:r w:rsidRPr="00A27103">
        <w:rPr>
          <w:i/>
          <w:iCs/>
        </w:rPr>
        <w:t>International Journal of Digital Earth</w:t>
      </w:r>
      <w:r w:rsidRPr="00A27103">
        <w:t xml:space="preserve">, </w:t>
      </w:r>
      <w:r w:rsidRPr="00A27103">
        <w:rPr>
          <w:i/>
          <w:iCs/>
        </w:rPr>
        <w:t>16</w:t>
      </w:r>
      <w:r w:rsidRPr="00A27103">
        <w:t>(1), 645–670. https://doi.org/10.1080/17538947.2023.2177758</w:t>
      </w:r>
    </w:p>
    <w:p w14:paraId="7559E387" w14:textId="0DC3DDAD" w:rsidR="00A27103" w:rsidRDefault="00A27103" w:rsidP="005B34F0">
      <w:r>
        <w:fldChar w:fldCharType="end"/>
      </w:r>
    </w:p>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25T13:38:00Z" w:initials="EI">
    <w:p w14:paraId="2452A17A" w14:textId="77777777" w:rsidR="00AB5312" w:rsidRDefault="00AB5312" w:rsidP="00AB5312">
      <w:pPr>
        <w:pStyle w:val="Kommentartext"/>
        <w:jc w:val="left"/>
      </w:pPr>
      <w:r>
        <w:rPr>
          <w:rStyle w:val="Kommentarzeichen"/>
        </w:rPr>
        <w:annotationRef/>
      </w:r>
      <w:r>
        <w:t>Dopplung</w:t>
      </w:r>
    </w:p>
  </w:comment>
  <w:comment w:id="20" w:author="Inep, Enis" w:date="2025-10-25T13:55:00Z" w:initials="EI">
    <w:p w14:paraId="36CBF98D" w14:textId="77777777" w:rsidR="00E17FD9" w:rsidRDefault="00E17FD9" w:rsidP="00E17FD9">
      <w:pPr>
        <w:pStyle w:val="Kommentartext"/>
        <w:jc w:val="left"/>
      </w:pPr>
      <w:r>
        <w:rPr>
          <w:rStyle w:val="Kommentarzeichen"/>
        </w:rPr>
        <w:annotationRef/>
      </w:r>
      <w:r>
        <w:t>Ordentliche Quelle</w:t>
      </w:r>
    </w:p>
  </w:comment>
  <w:comment w:id="21" w:author="Inep, Enis" w:date="2025-10-23T23:55:00Z" w:initials="EI">
    <w:p w14:paraId="6FAD284A" w14:textId="28C4EA6A" w:rsidR="00A02026" w:rsidRDefault="00A02026" w:rsidP="00A02026">
      <w:pPr>
        <w:pStyle w:val="Kommentartext"/>
        <w:jc w:val="left"/>
      </w:pPr>
      <w:r>
        <w:rPr>
          <w:rStyle w:val="Kommentarzeichen"/>
        </w:rPr>
        <w:annotationRef/>
      </w:r>
      <w:r>
        <w:t>Keine Wissenschaftliche Quelle</w:t>
      </w:r>
    </w:p>
  </w:comment>
  <w:comment w:id="22" w:author="Inep, Enis" w:date="2025-10-07T15:33:00Z" w:initials="EI">
    <w:p w14:paraId="3F8D4F81" w14:textId="56434DB1" w:rsidR="004A387A" w:rsidRDefault="004A387A" w:rsidP="004A387A">
      <w:pPr>
        <w:pStyle w:val="Kommentartext"/>
        <w:jc w:val="left"/>
      </w:pPr>
      <w:r>
        <w:rPr>
          <w:rStyle w:val="Kommentarzeichen"/>
        </w:rPr>
        <w:annotationRef/>
      </w:r>
      <w:r>
        <w:t>Jahr</w:t>
      </w:r>
    </w:p>
  </w:comment>
  <w:comment w:id="27" w:author="Inep, Enis" w:date="2025-10-22T16:30:00Z" w:initials="EI">
    <w:p w14:paraId="6396FEAB" w14:textId="77777777" w:rsidR="004047DE" w:rsidRDefault="004047DE" w:rsidP="004047DE">
      <w:pPr>
        <w:pStyle w:val="Kommentartext"/>
        <w:jc w:val="left"/>
      </w:pPr>
      <w:r>
        <w:rPr>
          <w:rStyle w:val="Kommentarzeichen"/>
        </w:rPr>
        <w:annotationRef/>
      </w:r>
      <w:r>
        <w:t>Kann weg oder in die nächste spalte?</w:t>
      </w:r>
    </w:p>
  </w:comment>
  <w:comment w:id="29" w:author="Inep, Enis" w:date="2025-10-24T13:07:00Z" w:initials="EI">
    <w:p w14:paraId="39B29B40" w14:textId="77777777" w:rsidR="00916E33" w:rsidRDefault="00916E33" w:rsidP="00916E33">
      <w:pPr>
        <w:pStyle w:val="Kommentartext"/>
        <w:jc w:val="left"/>
      </w:pPr>
      <w:r>
        <w:rPr>
          <w:rStyle w:val="Kommentarzeichen"/>
        </w:rPr>
        <w:annotationRef/>
      </w:r>
      <w:r>
        <w:t>Quelle nach 2022</w:t>
      </w:r>
    </w:p>
  </w:comment>
  <w:comment w:id="30" w:author="Inep, Enis" w:date="2025-10-24T13:08:00Z" w:initials="EI">
    <w:p w14:paraId="59A5E82C" w14:textId="77777777" w:rsidR="00916E33" w:rsidRDefault="00916E33" w:rsidP="00916E33">
      <w:pPr>
        <w:pStyle w:val="Kommentartext"/>
        <w:jc w:val="left"/>
      </w:pPr>
      <w:r>
        <w:rPr>
          <w:rStyle w:val="Kommentarzeichen"/>
        </w:rPr>
        <w:annotationRef/>
      </w:r>
      <w:r>
        <w:t>Ich bin mir nicht Sicher ob ich hier gerade eine These Geschrieben habe, die ich nicht belegen kann.</w:t>
      </w:r>
    </w:p>
  </w:comment>
  <w:comment w:id="36" w:author="Inep, Enis" w:date="2025-09-21T23:19:00Z" w:initials="EI">
    <w:p w14:paraId="46DAC890" w14:textId="41708D71"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2452A17A" w15:done="0"/>
  <w15:commentEx w15:paraId="36CBF98D" w15:done="0"/>
  <w15:commentEx w15:paraId="6FAD284A" w15:done="0"/>
  <w15:commentEx w15:paraId="3F8D4F81" w15:done="0"/>
  <w15:commentEx w15:paraId="6396FEAB" w15:done="0"/>
  <w15:commentEx w15:paraId="39B29B40" w15:done="0"/>
  <w15:commentEx w15:paraId="59A5E82C"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0E340634" w16cex:dateUtc="2025-10-25T11:38:00Z"/>
  <w16cex:commentExtensible w16cex:durableId="29853D9B" w16cex:dateUtc="2025-10-25T11:55:00Z"/>
  <w16cex:commentExtensible w16cex:durableId="05A4EE91" w16cex:dateUtc="2025-10-23T21:55:00Z"/>
  <w16cex:commentExtensible w16cex:durableId="46567CDF" w16cex:dateUtc="2025-10-07T13:33:00Z"/>
  <w16cex:commentExtensible w16cex:durableId="4A9B727B" w16cex:dateUtc="2025-10-22T14:30:00Z"/>
  <w16cex:commentExtensible w16cex:durableId="67DA1874" w16cex:dateUtc="2025-10-24T11:07:00Z"/>
  <w16cex:commentExtensible w16cex:durableId="656C5EF4" w16cex:dateUtc="2025-10-24T11:08: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2452A17A" w16cid:durableId="0E340634"/>
  <w16cid:commentId w16cid:paraId="36CBF98D" w16cid:durableId="29853D9B"/>
  <w16cid:commentId w16cid:paraId="6FAD284A" w16cid:durableId="05A4EE91"/>
  <w16cid:commentId w16cid:paraId="3F8D4F81" w16cid:durableId="46567CDF"/>
  <w16cid:commentId w16cid:paraId="6396FEAB" w16cid:durableId="4A9B727B"/>
  <w16cid:commentId w16cid:paraId="39B29B40" w16cid:durableId="67DA1874"/>
  <w16cid:commentId w16cid:paraId="59A5E82C" w16cid:durableId="656C5EF4"/>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600562" w14:textId="77777777" w:rsidR="00926E41" w:rsidRDefault="00926E41" w:rsidP="00BE7A4A">
      <w:pPr>
        <w:spacing w:before="0" w:line="240" w:lineRule="auto"/>
      </w:pPr>
      <w:r>
        <w:separator/>
      </w:r>
    </w:p>
  </w:endnote>
  <w:endnote w:type="continuationSeparator" w:id="0">
    <w:p w14:paraId="36B875B7" w14:textId="77777777" w:rsidR="00926E41" w:rsidRDefault="00926E41"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A1AEC6" w14:textId="77777777" w:rsidR="00926E41" w:rsidRDefault="00926E41" w:rsidP="00BE7A4A">
      <w:pPr>
        <w:spacing w:before="0" w:line="240" w:lineRule="auto"/>
      </w:pPr>
      <w:r>
        <w:separator/>
      </w:r>
    </w:p>
  </w:footnote>
  <w:footnote w:type="continuationSeparator" w:id="0">
    <w:p w14:paraId="012B1DAB" w14:textId="77777777" w:rsidR="00926E41" w:rsidRDefault="00926E41"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0C70287"/>
    <w:multiLevelType w:val="multilevel"/>
    <w:tmpl w:val="610A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F4B40"/>
    <w:multiLevelType w:val="multilevel"/>
    <w:tmpl w:val="1F68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89E2639"/>
    <w:multiLevelType w:val="hybridMultilevel"/>
    <w:tmpl w:val="93E2B38E"/>
    <w:lvl w:ilvl="0" w:tplc="7BBAFC1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10"/>
  </w:num>
  <w:num w:numId="3" w16cid:durableId="885607610">
    <w:abstractNumId w:val="9"/>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3"/>
  </w:num>
  <w:num w:numId="10" w16cid:durableId="1423061306">
    <w:abstractNumId w:val="15"/>
  </w:num>
  <w:num w:numId="11" w16cid:durableId="1425417772">
    <w:abstractNumId w:val="12"/>
  </w:num>
  <w:num w:numId="12" w16cid:durableId="19627077">
    <w:abstractNumId w:val="0"/>
  </w:num>
  <w:num w:numId="13" w16cid:durableId="876548566">
    <w:abstractNumId w:val="2"/>
  </w:num>
  <w:num w:numId="14" w16cid:durableId="853806390">
    <w:abstractNumId w:val="11"/>
  </w:num>
  <w:num w:numId="15" w16cid:durableId="159858890">
    <w:abstractNumId w:val="8"/>
  </w:num>
  <w:num w:numId="16" w16cid:durableId="11556165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1B9"/>
    <w:rsid w:val="0000426A"/>
    <w:rsid w:val="0000450C"/>
    <w:rsid w:val="00004CF1"/>
    <w:rsid w:val="0000745D"/>
    <w:rsid w:val="00016919"/>
    <w:rsid w:val="00020C46"/>
    <w:rsid w:val="00032C71"/>
    <w:rsid w:val="000349F4"/>
    <w:rsid w:val="0003635E"/>
    <w:rsid w:val="00045257"/>
    <w:rsid w:val="0006453A"/>
    <w:rsid w:val="000744D4"/>
    <w:rsid w:val="00076A1A"/>
    <w:rsid w:val="000935E7"/>
    <w:rsid w:val="000B630E"/>
    <w:rsid w:val="000B6D4C"/>
    <w:rsid w:val="000C6DCA"/>
    <w:rsid w:val="000D1886"/>
    <w:rsid w:val="000D333C"/>
    <w:rsid w:val="000E4C20"/>
    <w:rsid w:val="0010685F"/>
    <w:rsid w:val="00107423"/>
    <w:rsid w:val="001112B7"/>
    <w:rsid w:val="001164F8"/>
    <w:rsid w:val="00116F37"/>
    <w:rsid w:val="001247C5"/>
    <w:rsid w:val="0013095E"/>
    <w:rsid w:val="00133DD0"/>
    <w:rsid w:val="00152076"/>
    <w:rsid w:val="00153477"/>
    <w:rsid w:val="001542A8"/>
    <w:rsid w:val="001576BF"/>
    <w:rsid w:val="00171AC3"/>
    <w:rsid w:val="001B2C0D"/>
    <w:rsid w:val="001B37C3"/>
    <w:rsid w:val="001CAB17"/>
    <w:rsid w:val="001E4CC0"/>
    <w:rsid w:val="001E4CFD"/>
    <w:rsid w:val="001F39BF"/>
    <w:rsid w:val="00214DBD"/>
    <w:rsid w:val="00215A45"/>
    <w:rsid w:val="00235ACA"/>
    <w:rsid w:val="00236CB6"/>
    <w:rsid w:val="00245E36"/>
    <w:rsid w:val="002479BC"/>
    <w:rsid w:val="00252260"/>
    <w:rsid w:val="002527A8"/>
    <w:rsid w:val="00273270"/>
    <w:rsid w:val="002818BE"/>
    <w:rsid w:val="00282227"/>
    <w:rsid w:val="00284983"/>
    <w:rsid w:val="002965EF"/>
    <w:rsid w:val="002B0635"/>
    <w:rsid w:val="002B4AC6"/>
    <w:rsid w:val="002B6343"/>
    <w:rsid w:val="002C175B"/>
    <w:rsid w:val="002C2EF9"/>
    <w:rsid w:val="002F1B1A"/>
    <w:rsid w:val="0030036A"/>
    <w:rsid w:val="00300888"/>
    <w:rsid w:val="003052F5"/>
    <w:rsid w:val="00307315"/>
    <w:rsid w:val="00310DD3"/>
    <w:rsid w:val="00314E55"/>
    <w:rsid w:val="00322D0F"/>
    <w:rsid w:val="00323488"/>
    <w:rsid w:val="003249DA"/>
    <w:rsid w:val="00332AF4"/>
    <w:rsid w:val="00334B14"/>
    <w:rsid w:val="00336EC4"/>
    <w:rsid w:val="00340149"/>
    <w:rsid w:val="0034445B"/>
    <w:rsid w:val="00346109"/>
    <w:rsid w:val="003520B1"/>
    <w:rsid w:val="00372607"/>
    <w:rsid w:val="00372663"/>
    <w:rsid w:val="00375D05"/>
    <w:rsid w:val="00376EA6"/>
    <w:rsid w:val="00381871"/>
    <w:rsid w:val="00384E39"/>
    <w:rsid w:val="0038587C"/>
    <w:rsid w:val="00386C7C"/>
    <w:rsid w:val="00387BC0"/>
    <w:rsid w:val="0039532A"/>
    <w:rsid w:val="003972A2"/>
    <w:rsid w:val="003A0432"/>
    <w:rsid w:val="003A3697"/>
    <w:rsid w:val="003A7581"/>
    <w:rsid w:val="003D0370"/>
    <w:rsid w:val="003D156C"/>
    <w:rsid w:val="003E1469"/>
    <w:rsid w:val="003E6751"/>
    <w:rsid w:val="003F032E"/>
    <w:rsid w:val="003F455E"/>
    <w:rsid w:val="00404755"/>
    <w:rsid w:val="004047DE"/>
    <w:rsid w:val="004065EE"/>
    <w:rsid w:val="00413BFA"/>
    <w:rsid w:val="0043276C"/>
    <w:rsid w:val="00440E61"/>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37DB"/>
    <w:rsid w:val="004B4F87"/>
    <w:rsid w:val="004D2004"/>
    <w:rsid w:val="004D5102"/>
    <w:rsid w:val="004D532A"/>
    <w:rsid w:val="004E2B7E"/>
    <w:rsid w:val="004F1E66"/>
    <w:rsid w:val="004F7F7E"/>
    <w:rsid w:val="00504D28"/>
    <w:rsid w:val="00561F49"/>
    <w:rsid w:val="00580190"/>
    <w:rsid w:val="00587984"/>
    <w:rsid w:val="005A1A16"/>
    <w:rsid w:val="005A2928"/>
    <w:rsid w:val="005A3900"/>
    <w:rsid w:val="005A628A"/>
    <w:rsid w:val="005A7183"/>
    <w:rsid w:val="005A7867"/>
    <w:rsid w:val="005B34F0"/>
    <w:rsid w:val="005C0D31"/>
    <w:rsid w:val="005D1C79"/>
    <w:rsid w:val="005E1ED8"/>
    <w:rsid w:val="005E40A9"/>
    <w:rsid w:val="005E549D"/>
    <w:rsid w:val="005F0A71"/>
    <w:rsid w:val="005F6E0F"/>
    <w:rsid w:val="0060384D"/>
    <w:rsid w:val="00615F2F"/>
    <w:rsid w:val="00620856"/>
    <w:rsid w:val="00646832"/>
    <w:rsid w:val="00663E92"/>
    <w:rsid w:val="006659A0"/>
    <w:rsid w:val="0067173A"/>
    <w:rsid w:val="0067292F"/>
    <w:rsid w:val="0067760C"/>
    <w:rsid w:val="006805D1"/>
    <w:rsid w:val="006954AA"/>
    <w:rsid w:val="006974F2"/>
    <w:rsid w:val="006A43F6"/>
    <w:rsid w:val="006B7C3E"/>
    <w:rsid w:val="006C3972"/>
    <w:rsid w:val="006C3CCC"/>
    <w:rsid w:val="006C733A"/>
    <w:rsid w:val="006C75B4"/>
    <w:rsid w:val="006D50A5"/>
    <w:rsid w:val="00702F5A"/>
    <w:rsid w:val="00705DA7"/>
    <w:rsid w:val="0071101B"/>
    <w:rsid w:val="007239D7"/>
    <w:rsid w:val="0072796A"/>
    <w:rsid w:val="00732908"/>
    <w:rsid w:val="00732E8D"/>
    <w:rsid w:val="007445D1"/>
    <w:rsid w:val="0075699B"/>
    <w:rsid w:val="007605D8"/>
    <w:rsid w:val="00761CBE"/>
    <w:rsid w:val="007622A9"/>
    <w:rsid w:val="00775C72"/>
    <w:rsid w:val="007936E0"/>
    <w:rsid w:val="007A411B"/>
    <w:rsid w:val="007B1CF7"/>
    <w:rsid w:val="007B616C"/>
    <w:rsid w:val="007C62A8"/>
    <w:rsid w:val="007D2612"/>
    <w:rsid w:val="007D7749"/>
    <w:rsid w:val="00800295"/>
    <w:rsid w:val="00803209"/>
    <w:rsid w:val="00816AAC"/>
    <w:rsid w:val="00817476"/>
    <w:rsid w:val="0084774F"/>
    <w:rsid w:val="00850356"/>
    <w:rsid w:val="00857B94"/>
    <w:rsid w:val="008663AF"/>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6E33"/>
    <w:rsid w:val="009176A9"/>
    <w:rsid w:val="00926E41"/>
    <w:rsid w:val="00936399"/>
    <w:rsid w:val="00940FA4"/>
    <w:rsid w:val="00941B84"/>
    <w:rsid w:val="00947A84"/>
    <w:rsid w:val="00953836"/>
    <w:rsid w:val="009579FF"/>
    <w:rsid w:val="00966025"/>
    <w:rsid w:val="009816FB"/>
    <w:rsid w:val="0098384B"/>
    <w:rsid w:val="009863D9"/>
    <w:rsid w:val="00993E1D"/>
    <w:rsid w:val="009A4C0D"/>
    <w:rsid w:val="009B67F9"/>
    <w:rsid w:val="009D6D73"/>
    <w:rsid w:val="009D6E79"/>
    <w:rsid w:val="009D76DA"/>
    <w:rsid w:val="009F0463"/>
    <w:rsid w:val="009F3392"/>
    <w:rsid w:val="00A00809"/>
    <w:rsid w:val="00A0094A"/>
    <w:rsid w:val="00A02026"/>
    <w:rsid w:val="00A03D97"/>
    <w:rsid w:val="00A12C75"/>
    <w:rsid w:val="00A13D3F"/>
    <w:rsid w:val="00A168B6"/>
    <w:rsid w:val="00A2125B"/>
    <w:rsid w:val="00A22682"/>
    <w:rsid w:val="00A27103"/>
    <w:rsid w:val="00A27414"/>
    <w:rsid w:val="00A330D5"/>
    <w:rsid w:val="00A3328D"/>
    <w:rsid w:val="00A55E59"/>
    <w:rsid w:val="00A56D31"/>
    <w:rsid w:val="00A62998"/>
    <w:rsid w:val="00A62ECC"/>
    <w:rsid w:val="00A63FBD"/>
    <w:rsid w:val="00A65F56"/>
    <w:rsid w:val="00A7164A"/>
    <w:rsid w:val="00A71B86"/>
    <w:rsid w:val="00A8022C"/>
    <w:rsid w:val="00A87875"/>
    <w:rsid w:val="00A9044C"/>
    <w:rsid w:val="00A90BDD"/>
    <w:rsid w:val="00A9446B"/>
    <w:rsid w:val="00AA48E2"/>
    <w:rsid w:val="00AA7A71"/>
    <w:rsid w:val="00AB2BFE"/>
    <w:rsid w:val="00AB5312"/>
    <w:rsid w:val="00AC1A2E"/>
    <w:rsid w:val="00AE2B91"/>
    <w:rsid w:val="00AE7BD2"/>
    <w:rsid w:val="00AF3B65"/>
    <w:rsid w:val="00AF56BC"/>
    <w:rsid w:val="00B04D95"/>
    <w:rsid w:val="00B052D1"/>
    <w:rsid w:val="00B17E9D"/>
    <w:rsid w:val="00B24B1E"/>
    <w:rsid w:val="00B26380"/>
    <w:rsid w:val="00B45672"/>
    <w:rsid w:val="00B5624B"/>
    <w:rsid w:val="00B5723B"/>
    <w:rsid w:val="00B64607"/>
    <w:rsid w:val="00B67E61"/>
    <w:rsid w:val="00B7069D"/>
    <w:rsid w:val="00B8360E"/>
    <w:rsid w:val="00B8592C"/>
    <w:rsid w:val="00B87530"/>
    <w:rsid w:val="00B94C57"/>
    <w:rsid w:val="00B95AF1"/>
    <w:rsid w:val="00BB0B04"/>
    <w:rsid w:val="00BB641B"/>
    <w:rsid w:val="00BB7187"/>
    <w:rsid w:val="00BC4AB2"/>
    <w:rsid w:val="00BD14BC"/>
    <w:rsid w:val="00BD4C15"/>
    <w:rsid w:val="00BD7F12"/>
    <w:rsid w:val="00BE2C05"/>
    <w:rsid w:val="00BE3EAD"/>
    <w:rsid w:val="00BE7A4A"/>
    <w:rsid w:val="00BF56D9"/>
    <w:rsid w:val="00C10101"/>
    <w:rsid w:val="00C21D49"/>
    <w:rsid w:val="00C254A6"/>
    <w:rsid w:val="00C40D47"/>
    <w:rsid w:val="00C41CED"/>
    <w:rsid w:val="00C447BA"/>
    <w:rsid w:val="00C54B85"/>
    <w:rsid w:val="00C727E0"/>
    <w:rsid w:val="00C73B1F"/>
    <w:rsid w:val="00C73DCD"/>
    <w:rsid w:val="00C85643"/>
    <w:rsid w:val="00C85E28"/>
    <w:rsid w:val="00C87833"/>
    <w:rsid w:val="00C902BA"/>
    <w:rsid w:val="00C92976"/>
    <w:rsid w:val="00CA56E7"/>
    <w:rsid w:val="00CA73C9"/>
    <w:rsid w:val="00CC7FA4"/>
    <w:rsid w:val="00CD0BFE"/>
    <w:rsid w:val="00CD3EEA"/>
    <w:rsid w:val="00CD796B"/>
    <w:rsid w:val="00CE64D2"/>
    <w:rsid w:val="00CEDBFB"/>
    <w:rsid w:val="00CF463F"/>
    <w:rsid w:val="00CF525C"/>
    <w:rsid w:val="00CF7358"/>
    <w:rsid w:val="00D014B7"/>
    <w:rsid w:val="00D04353"/>
    <w:rsid w:val="00D142DB"/>
    <w:rsid w:val="00D16A47"/>
    <w:rsid w:val="00D21296"/>
    <w:rsid w:val="00D2514B"/>
    <w:rsid w:val="00D3681A"/>
    <w:rsid w:val="00D371EF"/>
    <w:rsid w:val="00D40450"/>
    <w:rsid w:val="00D406EB"/>
    <w:rsid w:val="00D427F5"/>
    <w:rsid w:val="00D5031F"/>
    <w:rsid w:val="00D5639F"/>
    <w:rsid w:val="00D57316"/>
    <w:rsid w:val="00D636B9"/>
    <w:rsid w:val="00D66215"/>
    <w:rsid w:val="00D67A1D"/>
    <w:rsid w:val="00D72B89"/>
    <w:rsid w:val="00D765DF"/>
    <w:rsid w:val="00D76F6E"/>
    <w:rsid w:val="00D850D7"/>
    <w:rsid w:val="00D96263"/>
    <w:rsid w:val="00DB02FC"/>
    <w:rsid w:val="00DB7D69"/>
    <w:rsid w:val="00DD2E0A"/>
    <w:rsid w:val="00DF0707"/>
    <w:rsid w:val="00DF3DF7"/>
    <w:rsid w:val="00E023DB"/>
    <w:rsid w:val="00E03210"/>
    <w:rsid w:val="00E12502"/>
    <w:rsid w:val="00E17FD9"/>
    <w:rsid w:val="00E2039E"/>
    <w:rsid w:val="00E229C2"/>
    <w:rsid w:val="00E23B9D"/>
    <w:rsid w:val="00E240CD"/>
    <w:rsid w:val="00E3014B"/>
    <w:rsid w:val="00E3293A"/>
    <w:rsid w:val="00E37476"/>
    <w:rsid w:val="00E41200"/>
    <w:rsid w:val="00E455DF"/>
    <w:rsid w:val="00E5308A"/>
    <w:rsid w:val="00E544FC"/>
    <w:rsid w:val="00E57610"/>
    <w:rsid w:val="00E647DA"/>
    <w:rsid w:val="00E97FFC"/>
    <w:rsid w:val="00EA23D3"/>
    <w:rsid w:val="00EA27F2"/>
    <w:rsid w:val="00EB13D6"/>
    <w:rsid w:val="00EB72A8"/>
    <w:rsid w:val="00ED0043"/>
    <w:rsid w:val="00EE4915"/>
    <w:rsid w:val="00EE5117"/>
    <w:rsid w:val="00EE7546"/>
    <w:rsid w:val="00EF28DE"/>
    <w:rsid w:val="00EF3D78"/>
    <w:rsid w:val="00EF74E0"/>
    <w:rsid w:val="00F0058F"/>
    <w:rsid w:val="00F069BF"/>
    <w:rsid w:val="00F1722E"/>
    <w:rsid w:val="00F23D35"/>
    <w:rsid w:val="00F26DCA"/>
    <w:rsid w:val="00F27690"/>
    <w:rsid w:val="00F42C80"/>
    <w:rsid w:val="00F44B3A"/>
    <w:rsid w:val="00F50001"/>
    <w:rsid w:val="00F57FBE"/>
    <w:rsid w:val="00F80D87"/>
    <w:rsid w:val="00F85131"/>
    <w:rsid w:val="00F8CD8F"/>
    <w:rsid w:val="00F939AB"/>
    <w:rsid w:val="00F95D02"/>
    <w:rsid w:val="00FB76C7"/>
    <w:rsid w:val="00FC0382"/>
    <w:rsid w:val="00FC692A"/>
    <w:rsid w:val="00FC7E3E"/>
    <w:rsid w:val="00FD50C3"/>
    <w:rsid w:val="00FE6053"/>
    <w:rsid w:val="00FF4697"/>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 w:type="character" w:styleId="BesuchterLink">
    <w:name w:val="FollowedHyperlink"/>
    <w:basedOn w:val="Absatz-Standardschriftart"/>
    <w:uiPriority w:val="99"/>
    <w:semiHidden/>
    <w:unhideWhenUsed/>
    <w:rsid w:val="00AA48E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arxiv.org/html/2308.14005v2?utm_source=chatgpt.com"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3</Pages>
  <Words>14322</Words>
  <Characters>90233</Characters>
  <Application>Microsoft Office Word</Application>
  <DocSecurity>0</DocSecurity>
  <Lines>751</Lines>
  <Paragraphs>2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57</cp:revision>
  <cp:lastPrinted>2025-10-24T11:49:00Z</cp:lastPrinted>
  <dcterms:created xsi:type="dcterms:W3CDTF">2025-10-07T09:15:00Z</dcterms:created>
  <dcterms:modified xsi:type="dcterms:W3CDTF">2025-10-26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9Qw3Tfrn"/&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